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7411" w:rsidRPr="002C14ED" w:rsidRDefault="00CC7411" w:rsidP="00CC7411">
      <w:pPr>
        <w:jc w:val="center"/>
        <w:rPr>
          <w:b/>
          <w:bCs/>
          <w:color w:val="000000" w:themeColor="text1"/>
          <w:sz w:val="44"/>
          <w:szCs w:val="44"/>
        </w:rPr>
      </w:pPr>
      <w:bookmarkStart w:id="0" w:name="_Hlk135598395"/>
      <w:bookmarkStart w:id="1" w:name="_Toc49096351"/>
      <w:r>
        <w:rPr>
          <w:i/>
          <w:noProof/>
          <w:color w:val="000000"/>
          <w:sz w:val="18"/>
          <w:lang w:val="en-US"/>
        </w:rPr>
        <w:drawing>
          <wp:inline distT="0" distB="0" distL="0" distR="0" wp14:anchorId="28F43086" wp14:editId="3AF64A37">
            <wp:extent cx="5760085" cy="1078865"/>
            <wp:effectExtent l="0" t="0" r="0" b="6985"/>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085" cy="1078865"/>
                    </a:xfrm>
                    <a:prstGeom prst="rect">
                      <a:avLst/>
                    </a:prstGeom>
                  </pic:spPr>
                </pic:pic>
              </a:graphicData>
            </a:graphic>
          </wp:inline>
        </w:drawing>
      </w:r>
    </w:p>
    <w:p w:rsidR="00CC7411" w:rsidRPr="00CC7411" w:rsidRDefault="00CC7411" w:rsidP="00CC7411">
      <w:pPr>
        <w:jc w:val="both"/>
        <w:rPr>
          <w:b/>
          <w:sz w:val="32"/>
          <w:szCs w:val="48"/>
        </w:rPr>
      </w:pPr>
      <w:r w:rsidRPr="00CC7411">
        <w:rPr>
          <w:b/>
          <w:sz w:val="32"/>
          <w:szCs w:val="48"/>
        </w:rPr>
        <w:t xml:space="preserve">Implementasi Penyaluran Bantuan Langsung Tunai Dana Desa (BLT-DD) di Desa Rinondoran Kecamatan Likupang Timur </w:t>
      </w:r>
    </w:p>
    <w:p w:rsidR="00CC7411" w:rsidRPr="00EA6271" w:rsidRDefault="00CC7411" w:rsidP="00CC7411">
      <w:pPr>
        <w:jc w:val="both"/>
        <w:textDirection w:val="btLr"/>
        <w:rPr>
          <w:sz w:val="18"/>
          <w:szCs w:val="18"/>
          <w:lang w:val="en-US"/>
        </w:rPr>
      </w:pPr>
      <w:r w:rsidRPr="00EA6271">
        <w:rPr>
          <w:i/>
          <w:color w:val="000000"/>
          <w:sz w:val="18"/>
          <w:szCs w:val="18"/>
        </w:rPr>
        <w:t xml:space="preserve">Jurnal Administrativus Vol </w:t>
      </w:r>
      <w:r w:rsidRPr="00EA6271">
        <w:rPr>
          <w:i/>
          <w:color w:val="000000"/>
          <w:sz w:val="18"/>
          <w:szCs w:val="18"/>
          <w:lang w:val="en-US"/>
        </w:rPr>
        <w:t xml:space="preserve">2 </w:t>
      </w:r>
      <w:r w:rsidRPr="00EA6271">
        <w:rPr>
          <w:i/>
          <w:color w:val="000000"/>
          <w:sz w:val="18"/>
          <w:szCs w:val="18"/>
        </w:rPr>
        <w:t xml:space="preserve">No 2, </w:t>
      </w:r>
      <w:r w:rsidRPr="00EA6271">
        <w:rPr>
          <w:i/>
          <w:color w:val="000000"/>
          <w:sz w:val="18"/>
          <w:szCs w:val="18"/>
          <w:lang w:val="en-US"/>
        </w:rPr>
        <w:t>E-ISSN 3026-3018</w:t>
      </w:r>
    </w:p>
    <w:p w:rsidR="00CC7411" w:rsidRDefault="00CC7411" w:rsidP="00CC7411">
      <w:pPr>
        <w:jc w:val="both"/>
        <w:textDirection w:val="btLr"/>
        <w:rPr>
          <w:i/>
          <w:color w:val="000000"/>
          <w:sz w:val="18"/>
          <w:szCs w:val="18"/>
          <w:lang w:val="en-US"/>
        </w:rPr>
      </w:pPr>
      <w:r w:rsidRPr="00EA6271">
        <w:rPr>
          <w:i/>
          <w:color w:val="000000"/>
          <w:sz w:val="18"/>
          <w:szCs w:val="18"/>
        </w:rPr>
        <w:t xml:space="preserve">© Tahun IAN FIS UNIMA. All right </w:t>
      </w:r>
      <w:proofErr w:type="gramStart"/>
      <w:r w:rsidRPr="00EA6271">
        <w:rPr>
          <w:i/>
          <w:color w:val="000000"/>
          <w:sz w:val="18"/>
          <w:szCs w:val="18"/>
        </w:rPr>
        <w:t>reserved</w:t>
      </w:r>
      <w:r w:rsidRPr="00EA6271">
        <w:rPr>
          <w:sz w:val="18"/>
          <w:szCs w:val="18"/>
          <w:lang w:val="en-US"/>
        </w:rPr>
        <w:t xml:space="preserve"> </w:t>
      </w:r>
      <w:r w:rsidRPr="00EA6271">
        <w:rPr>
          <w:i/>
          <w:color w:val="000000"/>
          <w:sz w:val="18"/>
          <w:szCs w:val="18"/>
          <w:lang w:val="en-US"/>
        </w:rPr>
        <w:t xml:space="preserve"> </w:t>
      </w:r>
      <w:r w:rsidRPr="00EA6271">
        <w:rPr>
          <w:i/>
          <w:color w:val="000000"/>
          <w:sz w:val="18"/>
          <w:szCs w:val="18"/>
        </w:rPr>
        <w:t>ISS</w:t>
      </w:r>
      <w:r w:rsidRPr="00EA6271">
        <w:rPr>
          <w:i/>
          <w:color w:val="000000"/>
          <w:sz w:val="18"/>
          <w:szCs w:val="18"/>
          <w:lang w:val="en-US"/>
        </w:rPr>
        <w:t>N</w:t>
      </w:r>
      <w:proofErr w:type="gramEnd"/>
    </w:p>
    <w:p w:rsidR="002351BA" w:rsidRPr="002351BA" w:rsidRDefault="002351BA" w:rsidP="002351BA">
      <w:pPr>
        <w:rPr>
          <w:rFonts w:eastAsia="Calibri"/>
          <w:b/>
          <w:sz w:val="18"/>
          <w:szCs w:val="18"/>
          <w:vertAlign w:val="superscript"/>
        </w:rPr>
      </w:pPr>
      <w:r w:rsidRPr="002351BA">
        <w:rPr>
          <w:rFonts w:eastAsia="Calibri"/>
          <w:b/>
          <w:sz w:val="18"/>
          <w:szCs w:val="18"/>
        </w:rPr>
        <w:t>Livia R.Mokodompis</w:t>
      </w:r>
      <w:r w:rsidRPr="002351BA">
        <w:rPr>
          <w:rFonts w:eastAsia="Calibri"/>
          <w:b/>
          <w:sz w:val="18"/>
          <w:szCs w:val="18"/>
          <w:vertAlign w:val="superscript"/>
        </w:rPr>
        <w:t>1</w:t>
      </w:r>
      <w:r w:rsidRPr="002351BA">
        <w:rPr>
          <w:rFonts w:eastAsia="Calibri"/>
          <w:b/>
          <w:sz w:val="18"/>
          <w:szCs w:val="18"/>
        </w:rPr>
        <w:t>, Marthinus Mandagi</w:t>
      </w:r>
      <w:r w:rsidRPr="002351BA">
        <w:rPr>
          <w:rFonts w:eastAsia="Calibri"/>
          <w:b/>
          <w:sz w:val="18"/>
          <w:szCs w:val="18"/>
          <w:vertAlign w:val="superscript"/>
        </w:rPr>
        <w:t>2</w:t>
      </w:r>
      <w:r w:rsidRPr="002351BA">
        <w:rPr>
          <w:rFonts w:eastAsia="Calibri"/>
          <w:b/>
          <w:sz w:val="18"/>
          <w:szCs w:val="18"/>
        </w:rPr>
        <w:t>, Thelma Wawointana</w:t>
      </w:r>
      <w:r w:rsidRPr="002351BA">
        <w:rPr>
          <w:rFonts w:eastAsia="Calibri"/>
          <w:b/>
          <w:sz w:val="18"/>
          <w:szCs w:val="18"/>
          <w:vertAlign w:val="superscript"/>
        </w:rPr>
        <w:t>3</w:t>
      </w:r>
    </w:p>
    <w:p w:rsidR="00CC7411" w:rsidRPr="00CC7411" w:rsidRDefault="00CC7411" w:rsidP="00CC7411">
      <w:pPr>
        <w:jc w:val="both"/>
        <w:rPr>
          <w:b/>
          <w:iCs/>
          <w:sz w:val="18"/>
          <w:szCs w:val="18"/>
          <w:lang w:val="en-US"/>
        </w:rPr>
      </w:pPr>
      <w:r w:rsidRPr="00EA6271">
        <w:rPr>
          <w:b/>
          <w:iCs/>
          <w:sz w:val="18"/>
          <w:szCs w:val="18"/>
          <w:vertAlign w:val="superscript"/>
          <w:lang w:val="en-US"/>
        </w:rPr>
        <w:t>123</w:t>
      </w:r>
      <w:r w:rsidRPr="00EA6271">
        <w:rPr>
          <w:b/>
          <w:iCs/>
          <w:sz w:val="18"/>
          <w:szCs w:val="18"/>
          <w:lang w:val="en-US"/>
        </w:rPr>
        <w:t xml:space="preserve"> Prodi Ilmu Administrasi Negara, Universitas Negeri Manado, Indonesia </w:t>
      </w:r>
    </w:p>
    <w:tbl>
      <w:tblPr>
        <w:tblW w:w="10230" w:type="dxa"/>
        <w:jc w:val="center"/>
        <w:tblBorders>
          <w:top w:val="nil"/>
          <w:left w:val="nil"/>
          <w:bottom w:val="nil"/>
          <w:right w:val="nil"/>
          <w:insideH w:val="nil"/>
          <w:insideV w:val="nil"/>
        </w:tblBorders>
        <w:tblLayout w:type="fixed"/>
        <w:tblLook w:val="0400" w:firstRow="0" w:lastRow="0" w:firstColumn="0" w:lastColumn="0" w:noHBand="0" w:noVBand="1"/>
      </w:tblPr>
      <w:tblGrid>
        <w:gridCol w:w="2475"/>
        <w:gridCol w:w="591"/>
        <w:gridCol w:w="6770"/>
        <w:gridCol w:w="394"/>
      </w:tblGrid>
      <w:tr w:rsidR="00CC7411" w:rsidTr="00E47CDF">
        <w:trPr>
          <w:gridAfter w:val="1"/>
          <w:wAfter w:w="394" w:type="dxa"/>
          <w:trHeight w:val="641"/>
          <w:jc w:val="center"/>
        </w:trPr>
        <w:tc>
          <w:tcPr>
            <w:tcW w:w="2475" w:type="dxa"/>
            <w:tcBorders>
              <w:top w:val="single" w:sz="4" w:space="0" w:color="000000"/>
              <w:bottom w:val="single" w:sz="4" w:space="0" w:color="000000"/>
            </w:tcBorders>
          </w:tcPr>
          <w:p w:rsidR="00CC7411" w:rsidRDefault="00CC7411" w:rsidP="00E47CDF">
            <w:pPr>
              <w:keepNext/>
              <w:pBdr>
                <w:top w:val="nil"/>
                <w:left w:val="nil"/>
                <w:bottom w:val="nil"/>
                <w:right w:val="nil"/>
                <w:between w:val="nil"/>
              </w:pBdr>
              <w:spacing w:before="220" w:after="200"/>
              <w:rPr>
                <w:rFonts w:ascii="Times" w:eastAsia="Times" w:hAnsi="Times" w:cs="Times"/>
                <w:smallCaps/>
                <w:color w:val="000000"/>
              </w:rPr>
            </w:pPr>
            <w:r>
              <w:rPr>
                <w:rFonts w:ascii="Times" w:eastAsia="Times" w:hAnsi="Times" w:cs="Times"/>
                <w:smallCaps/>
                <w:color w:val="000000"/>
              </w:rPr>
              <w:t>I N F O  A R T I K E L</w:t>
            </w:r>
          </w:p>
        </w:tc>
        <w:tc>
          <w:tcPr>
            <w:tcW w:w="591" w:type="dxa"/>
            <w:tcBorders>
              <w:top w:val="single" w:sz="4" w:space="0" w:color="000000"/>
              <w:bottom w:val="single" w:sz="4" w:space="0" w:color="000000"/>
            </w:tcBorders>
          </w:tcPr>
          <w:p w:rsidR="00CC7411" w:rsidRDefault="00CC7411" w:rsidP="00E47CDF">
            <w:pPr>
              <w:rPr>
                <w:rFonts w:ascii="Times" w:eastAsia="Times" w:hAnsi="Times" w:cs="Times"/>
              </w:rPr>
            </w:pPr>
          </w:p>
        </w:tc>
        <w:tc>
          <w:tcPr>
            <w:tcW w:w="6770" w:type="dxa"/>
            <w:tcBorders>
              <w:top w:val="single" w:sz="4" w:space="0" w:color="000000"/>
              <w:bottom w:val="single" w:sz="4" w:space="0" w:color="000000"/>
            </w:tcBorders>
          </w:tcPr>
          <w:p w:rsidR="00CC7411" w:rsidRDefault="00CC7411" w:rsidP="00E47CDF">
            <w:pPr>
              <w:keepNext/>
              <w:pBdr>
                <w:top w:val="nil"/>
                <w:left w:val="nil"/>
                <w:bottom w:val="nil"/>
                <w:right w:val="nil"/>
                <w:between w:val="nil"/>
              </w:pBdr>
              <w:spacing w:before="220" w:after="200"/>
              <w:rPr>
                <w:rFonts w:ascii="Times" w:eastAsia="Times" w:hAnsi="Times" w:cs="Times"/>
                <w:b/>
                <w:color w:val="000000"/>
              </w:rPr>
            </w:pPr>
            <w:r>
              <w:rPr>
                <w:rFonts w:ascii="Times" w:eastAsia="Times" w:hAnsi="Times" w:cs="Times"/>
                <w:smallCaps/>
                <w:color w:val="000000"/>
              </w:rPr>
              <w:t>A B S T R A C T</w:t>
            </w:r>
            <w:r>
              <w:rPr>
                <w:rFonts w:ascii="Times" w:eastAsia="Times" w:hAnsi="Times" w:cs="Times"/>
                <w:b/>
                <w:color w:val="000000"/>
              </w:rPr>
              <w:t xml:space="preserve"> </w:t>
            </w:r>
          </w:p>
        </w:tc>
      </w:tr>
      <w:tr w:rsidR="00CC7411" w:rsidRPr="003E00AB" w:rsidTr="00E47CDF">
        <w:trPr>
          <w:gridAfter w:val="1"/>
          <w:wAfter w:w="394" w:type="dxa"/>
          <w:trHeight w:val="712"/>
          <w:jc w:val="center"/>
        </w:trPr>
        <w:tc>
          <w:tcPr>
            <w:tcW w:w="2475" w:type="dxa"/>
            <w:vMerge w:val="restart"/>
            <w:tcBorders>
              <w:top w:val="single" w:sz="4" w:space="0" w:color="000000"/>
            </w:tcBorders>
          </w:tcPr>
          <w:p w:rsidR="00CC7411" w:rsidRDefault="00CC7411" w:rsidP="00E47CDF">
            <w:pPr>
              <w:rPr>
                <w:rFonts w:ascii="Times" w:eastAsia="Times" w:hAnsi="Times" w:cs="Times"/>
                <w:b/>
                <w:i/>
              </w:rPr>
            </w:pPr>
            <w:r>
              <w:rPr>
                <w:rFonts w:ascii="Times" w:eastAsia="Times" w:hAnsi="Times" w:cs="Times"/>
                <w:b/>
                <w:i/>
              </w:rPr>
              <w:t>Key word:</w:t>
            </w:r>
          </w:p>
          <w:p w:rsidR="00CC7411" w:rsidRDefault="00CC7411" w:rsidP="00CC7411">
            <w:pPr>
              <w:jc w:val="both"/>
              <w:rPr>
                <w:b/>
                <w:i/>
                <w:sz w:val="18"/>
                <w:szCs w:val="18"/>
                <w:lang w:val="en-US"/>
              </w:rPr>
            </w:pPr>
            <w:r w:rsidRPr="00133FE3">
              <w:rPr>
                <w:b/>
                <w:i/>
                <w:sz w:val="18"/>
                <w:szCs w:val="18"/>
                <w:lang w:val="en-US"/>
              </w:rPr>
              <w:t>Implementation, Direct Village Fund Cash Assistance (BLT-DD)</w:t>
            </w:r>
            <w:r w:rsidR="005169FE">
              <w:rPr>
                <w:b/>
                <w:i/>
                <w:sz w:val="18"/>
                <w:szCs w:val="18"/>
                <w:lang w:val="en-US"/>
              </w:rPr>
              <w:t>,Kabupaten Minahasa Utara</w:t>
            </w:r>
          </w:p>
          <w:p w:rsidR="00CC7411" w:rsidRDefault="00CC7411" w:rsidP="00CC7411">
            <w:pPr>
              <w:jc w:val="both"/>
              <w:rPr>
                <w:b/>
                <w:i/>
                <w:sz w:val="18"/>
                <w:szCs w:val="18"/>
                <w:lang w:val="en-US"/>
              </w:rPr>
            </w:pPr>
          </w:p>
          <w:p w:rsidR="00C73B3C" w:rsidRPr="00FD7FE2" w:rsidRDefault="00C73B3C" w:rsidP="00C73B3C">
            <w:pPr>
              <w:rPr>
                <w:rFonts w:ascii="Times" w:eastAsia="Times" w:hAnsi="Times" w:cs="Times"/>
                <w:sz w:val="20"/>
                <w:lang w:val="en-US"/>
              </w:rPr>
            </w:pPr>
            <w:r w:rsidRPr="00FD7FE2">
              <w:rPr>
                <w:rFonts w:ascii="Times" w:eastAsia="Times" w:hAnsi="Times" w:cs="Times"/>
                <w:sz w:val="20"/>
                <w:lang w:val="en-US"/>
              </w:rPr>
              <w:t>Accepted: 23 April 2024</w:t>
            </w:r>
          </w:p>
          <w:p w:rsidR="00C73B3C" w:rsidRPr="00FD7FE2" w:rsidRDefault="00C73B3C" w:rsidP="00C73B3C">
            <w:pPr>
              <w:rPr>
                <w:rFonts w:ascii="Times" w:eastAsia="Times" w:hAnsi="Times" w:cs="Times"/>
                <w:sz w:val="20"/>
              </w:rPr>
            </w:pPr>
            <w:r w:rsidRPr="00FD7FE2">
              <w:rPr>
                <w:rFonts w:ascii="Times" w:eastAsia="Times" w:hAnsi="Times" w:cs="Times"/>
                <w:sz w:val="20"/>
                <w:lang w:val="en-US"/>
              </w:rPr>
              <w:t>Revised : 28 April 2024</w:t>
            </w:r>
          </w:p>
          <w:p w:rsidR="00CC7411" w:rsidRPr="009B706B" w:rsidRDefault="00C73B3C" w:rsidP="00C73B3C">
            <w:pPr>
              <w:rPr>
                <w:rFonts w:ascii="Times" w:eastAsia="Times" w:hAnsi="Times" w:cs="Times"/>
                <w:lang w:val="en-US"/>
              </w:rPr>
            </w:pPr>
            <w:r w:rsidRPr="00FD7FE2">
              <w:rPr>
                <w:rFonts w:ascii="Times" w:eastAsia="Times" w:hAnsi="Times" w:cs="Times"/>
                <w:sz w:val="20"/>
                <w:lang w:val="en-US"/>
              </w:rPr>
              <w:t>Published: 30 April 2024</w:t>
            </w:r>
            <w:r>
              <w:rPr>
                <w:rFonts w:ascii="Times" w:eastAsia="Times" w:hAnsi="Times" w:cs="Times"/>
                <w:lang w:val="en-US"/>
              </w:rPr>
              <w:t xml:space="preserve">  </w:t>
            </w:r>
          </w:p>
        </w:tc>
        <w:tc>
          <w:tcPr>
            <w:tcW w:w="591" w:type="dxa"/>
            <w:tcBorders>
              <w:top w:val="single" w:sz="4" w:space="0" w:color="000000"/>
            </w:tcBorders>
          </w:tcPr>
          <w:p w:rsidR="00CC7411" w:rsidRDefault="00CC7411" w:rsidP="00E47CDF">
            <w:pPr>
              <w:rPr>
                <w:rFonts w:ascii="Times" w:eastAsia="Times" w:hAnsi="Times" w:cs="Times"/>
              </w:rPr>
            </w:pPr>
          </w:p>
        </w:tc>
        <w:tc>
          <w:tcPr>
            <w:tcW w:w="6770" w:type="dxa"/>
            <w:vMerge w:val="restart"/>
            <w:tcBorders>
              <w:top w:val="single" w:sz="4" w:space="0" w:color="000000"/>
            </w:tcBorders>
          </w:tcPr>
          <w:p w:rsidR="00CC7411" w:rsidRPr="00CC7411" w:rsidRDefault="00CC7411" w:rsidP="00E47CDF">
            <w:pPr>
              <w:jc w:val="both"/>
              <w:rPr>
                <w:b/>
                <w:i/>
                <w:color w:val="000000" w:themeColor="text1"/>
                <w:sz w:val="22"/>
                <w:szCs w:val="18"/>
                <w:lang w:val="en-US"/>
              </w:rPr>
            </w:pPr>
            <w:r w:rsidRPr="00CC7411">
              <w:rPr>
                <w:b/>
                <w:i/>
                <w:sz w:val="20"/>
                <w:szCs w:val="18"/>
                <w:lang w:val="en-US"/>
              </w:rPr>
              <w:t xml:space="preserve">This research aims to determine, analyze and describe the Implementation of Direct Village Fund Cash Assistance (BLT-DD) Distribution in Rinondoran Village, East Likupang District. The research method used is qualitative descriptive. The number of informants in this study was 10 people. Data collection uses Observation, Interview and Documentation techniques. Data analysis through data reduction, data presentation and drawing conclusions. The research results show that the implementation of the distribution of Direct Village Fund Cash Assistance (BLT-DD) is through 4 indicators, in indicator 1) The existing program targets are mostly on target. It's just that there are still some who could be said to be more worthy of receiving this assistance but are not included in the list of recipients of BLT-DD assistance, 2) human resources, in this case the village government as the policy implementer, are adequate. Then the number of recipients of BLT as the target of the program is deemed sufficient. And for financial resources, namely funds distributed to BLT recipient communities, it is very helpful in meeting daily needs and other needs, 3) For communication, it was found that there was still a lack of clear information from the government to the Village Fund BLT recipient communities regarding obstacles that occurred during distribution. </w:t>
            </w:r>
            <w:proofErr w:type="gramStart"/>
            <w:r w:rsidRPr="00CC7411">
              <w:rPr>
                <w:b/>
                <w:i/>
                <w:sz w:val="20"/>
                <w:szCs w:val="18"/>
                <w:lang w:val="en-US"/>
              </w:rPr>
              <w:t>assistance</w:t>
            </w:r>
            <w:proofErr w:type="gramEnd"/>
            <w:r w:rsidRPr="00CC7411">
              <w:rPr>
                <w:b/>
                <w:i/>
                <w:sz w:val="20"/>
                <w:szCs w:val="18"/>
                <w:lang w:val="en-US"/>
              </w:rPr>
              <w:t xml:space="preserve"> was not timely, 4) Several inhibiting factors were found in the implementation of aid distribution both from the government and from the community as beneficiaries</w:t>
            </w:r>
            <w:r>
              <w:rPr>
                <w:b/>
                <w:i/>
                <w:sz w:val="20"/>
                <w:szCs w:val="18"/>
                <w:lang w:val="en-US"/>
              </w:rPr>
              <w:t>.</w:t>
            </w:r>
          </w:p>
          <w:p w:rsidR="00CC7411" w:rsidRPr="00680E4B" w:rsidRDefault="00C64E18" w:rsidP="00C64E18">
            <w:pPr>
              <w:tabs>
                <w:tab w:val="left" w:pos="5220"/>
              </w:tabs>
              <w:jc w:val="both"/>
              <w:rPr>
                <w:b/>
                <w:i/>
                <w:color w:val="000000" w:themeColor="text1"/>
                <w:sz w:val="18"/>
                <w:szCs w:val="18"/>
                <w:lang w:val="en-US"/>
              </w:rPr>
            </w:pPr>
            <w:r>
              <w:rPr>
                <w:b/>
                <w:i/>
                <w:color w:val="000000" w:themeColor="text1"/>
                <w:sz w:val="18"/>
                <w:szCs w:val="18"/>
                <w:lang w:val="en-US"/>
              </w:rPr>
              <w:tab/>
            </w:r>
          </w:p>
          <w:p w:rsidR="00CC7411" w:rsidRPr="003E00AB" w:rsidRDefault="00CC7411" w:rsidP="00E47CDF">
            <w:pPr>
              <w:jc w:val="both"/>
              <w:rPr>
                <w:b/>
                <w:i/>
                <w:sz w:val="20"/>
                <w:szCs w:val="18"/>
                <w:lang w:val="en-US"/>
              </w:rPr>
            </w:pPr>
          </w:p>
        </w:tc>
      </w:tr>
      <w:tr w:rsidR="00CC7411" w:rsidRPr="00DB7705" w:rsidTr="00E47CDF">
        <w:trPr>
          <w:gridAfter w:val="1"/>
          <w:wAfter w:w="394" w:type="dxa"/>
          <w:trHeight w:val="887"/>
          <w:jc w:val="center"/>
        </w:trPr>
        <w:tc>
          <w:tcPr>
            <w:tcW w:w="2475" w:type="dxa"/>
            <w:vMerge/>
            <w:tcBorders>
              <w:top w:val="single" w:sz="4" w:space="0" w:color="000000"/>
            </w:tcBorders>
          </w:tcPr>
          <w:p w:rsidR="00CC7411" w:rsidRDefault="00CC7411" w:rsidP="00E47CDF">
            <w:pPr>
              <w:pBdr>
                <w:top w:val="nil"/>
                <w:left w:val="nil"/>
                <w:bottom w:val="nil"/>
                <w:right w:val="nil"/>
                <w:between w:val="nil"/>
              </w:pBdr>
              <w:spacing w:line="276" w:lineRule="auto"/>
              <w:rPr>
                <w:rFonts w:ascii="Times" w:eastAsia="Times" w:hAnsi="Times" w:cs="Times"/>
              </w:rPr>
            </w:pPr>
          </w:p>
        </w:tc>
        <w:tc>
          <w:tcPr>
            <w:tcW w:w="591" w:type="dxa"/>
          </w:tcPr>
          <w:p w:rsidR="00CC7411" w:rsidRDefault="00CC7411" w:rsidP="00E47CDF">
            <w:pPr>
              <w:rPr>
                <w:rFonts w:ascii="Times" w:eastAsia="Times" w:hAnsi="Times" w:cs="Times"/>
              </w:rPr>
            </w:pPr>
          </w:p>
        </w:tc>
        <w:tc>
          <w:tcPr>
            <w:tcW w:w="6770" w:type="dxa"/>
            <w:vMerge/>
            <w:tcBorders>
              <w:top w:val="single" w:sz="4" w:space="0" w:color="000000"/>
            </w:tcBorders>
          </w:tcPr>
          <w:p w:rsidR="00CC7411" w:rsidRPr="00DB7705" w:rsidRDefault="00CC7411" w:rsidP="00E47CDF">
            <w:pPr>
              <w:pBdr>
                <w:top w:val="nil"/>
                <w:left w:val="nil"/>
                <w:bottom w:val="nil"/>
                <w:right w:val="nil"/>
                <w:between w:val="nil"/>
              </w:pBdr>
              <w:rPr>
                <w:rFonts w:ascii="Times" w:eastAsia="Times" w:hAnsi="Times" w:cs="Times"/>
                <w:sz w:val="20"/>
              </w:rPr>
            </w:pPr>
          </w:p>
        </w:tc>
      </w:tr>
      <w:tr w:rsidR="00CC7411" w:rsidRPr="00DB7705" w:rsidTr="00E47CDF">
        <w:trPr>
          <w:gridAfter w:val="1"/>
          <w:wAfter w:w="394" w:type="dxa"/>
          <w:trHeight w:val="689"/>
          <w:jc w:val="center"/>
        </w:trPr>
        <w:tc>
          <w:tcPr>
            <w:tcW w:w="2475" w:type="dxa"/>
            <w:vMerge/>
            <w:tcBorders>
              <w:top w:val="single" w:sz="4" w:space="0" w:color="000000"/>
            </w:tcBorders>
          </w:tcPr>
          <w:p w:rsidR="00CC7411" w:rsidRDefault="00CC7411" w:rsidP="00E47CDF">
            <w:pPr>
              <w:pBdr>
                <w:top w:val="nil"/>
                <w:left w:val="nil"/>
                <w:bottom w:val="nil"/>
                <w:right w:val="nil"/>
                <w:between w:val="nil"/>
              </w:pBdr>
              <w:spacing w:line="276" w:lineRule="auto"/>
              <w:rPr>
                <w:rFonts w:ascii="Times" w:eastAsia="Times" w:hAnsi="Times" w:cs="Times"/>
              </w:rPr>
            </w:pPr>
          </w:p>
        </w:tc>
        <w:tc>
          <w:tcPr>
            <w:tcW w:w="591" w:type="dxa"/>
            <w:tcBorders>
              <w:bottom w:val="single" w:sz="4" w:space="0" w:color="000000"/>
            </w:tcBorders>
          </w:tcPr>
          <w:p w:rsidR="00CC7411" w:rsidRDefault="00CC7411" w:rsidP="00E47CDF">
            <w:pPr>
              <w:rPr>
                <w:rFonts w:ascii="Times" w:eastAsia="Times" w:hAnsi="Times" w:cs="Times"/>
              </w:rPr>
            </w:pPr>
          </w:p>
        </w:tc>
        <w:tc>
          <w:tcPr>
            <w:tcW w:w="6770" w:type="dxa"/>
            <w:vMerge/>
            <w:tcBorders>
              <w:top w:val="single" w:sz="4" w:space="0" w:color="000000"/>
            </w:tcBorders>
          </w:tcPr>
          <w:p w:rsidR="00CC7411" w:rsidRPr="00DB7705" w:rsidRDefault="00CC7411" w:rsidP="00E47CDF">
            <w:pPr>
              <w:pBdr>
                <w:top w:val="nil"/>
                <w:left w:val="nil"/>
                <w:bottom w:val="nil"/>
                <w:right w:val="nil"/>
                <w:between w:val="nil"/>
              </w:pBdr>
              <w:rPr>
                <w:rFonts w:ascii="Times" w:eastAsia="Times" w:hAnsi="Times" w:cs="Times"/>
                <w:sz w:val="20"/>
              </w:rPr>
            </w:pPr>
          </w:p>
        </w:tc>
      </w:tr>
      <w:tr w:rsidR="00CC7411" w:rsidRPr="000160E1" w:rsidTr="00E47CDF">
        <w:trPr>
          <w:gridAfter w:val="1"/>
          <w:wAfter w:w="394" w:type="dxa"/>
          <w:trHeight w:val="246"/>
          <w:jc w:val="center"/>
        </w:trPr>
        <w:tc>
          <w:tcPr>
            <w:tcW w:w="2475" w:type="dxa"/>
            <w:tcBorders>
              <w:top w:val="single" w:sz="4" w:space="0" w:color="000000"/>
              <w:bottom w:val="single" w:sz="4" w:space="0" w:color="000000"/>
            </w:tcBorders>
          </w:tcPr>
          <w:p w:rsidR="00CC7411" w:rsidRDefault="00CC7411" w:rsidP="00E47CDF">
            <w:pPr>
              <w:rPr>
                <w:rFonts w:ascii="Times" w:eastAsia="Times" w:hAnsi="Times" w:cs="Times"/>
              </w:rPr>
            </w:pPr>
          </w:p>
        </w:tc>
        <w:tc>
          <w:tcPr>
            <w:tcW w:w="591" w:type="dxa"/>
            <w:tcBorders>
              <w:top w:val="single" w:sz="4" w:space="0" w:color="000000"/>
              <w:bottom w:val="single" w:sz="4" w:space="0" w:color="000000"/>
            </w:tcBorders>
          </w:tcPr>
          <w:p w:rsidR="00CC7411" w:rsidRDefault="00CC7411" w:rsidP="00E47CDF">
            <w:pPr>
              <w:rPr>
                <w:rFonts w:ascii="Times" w:eastAsia="Times" w:hAnsi="Times" w:cs="Times"/>
              </w:rPr>
            </w:pPr>
          </w:p>
        </w:tc>
        <w:tc>
          <w:tcPr>
            <w:tcW w:w="6770" w:type="dxa"/>
            <w:tcBorders>
              <w:top w:val="single" w:sz="4" w:space="0" w:color="000000"/>
              <w:bottom w:val="single" w:sz="4" w:space="0" w:color="000000"/>
            </w:tcBorders>
          </w:tcPr>
          <w:p w:rsidR="00CC7411" w:rsidRPr="000160E1" w:rsidRDefault="00CC7411" w:rsidP="00E47CDF">
            <w:pPr>
              <w:rPr>
                <w:rFonts w:ascii="Times" w:eastAsia="Times" w:hAnsi="Times" w:cs="Times"/>
                <w:smallCaps/>
                <w:lang w:val="en-US"/>
              </w:rPr>
            </w:pPr>
            <w:r>
              <w:rPr>
                <w:rFonts w:ascii="Times" w:eastAsia="Times" w:hAnsi="Times" w:cs="Times"/>
                <w:smallCaps/>
              </w:rPr>
              <w:t>INTISARI</w:t>
            </w:r>
          </w:p>
        </w:tc>
      </w:tr>
      <w:tr w:rsidR="00CC7411" w:rsidRPr="003E00AB" w:rsidTr="00E47CDF">
        <w:trPr>
          <w:trHeight w:val="1585"/>
          <w:jc w:val="center"/>
        </w:trPr>
        <w:tc>
          <w:tcPr>
            <w:tcW w:w="2475" w:type="dxa"/>
            <w:tcBorders>
              <w:top w:val="single" w:sz="4" w:space="0" w:color="000000"/>
            </w:tcBorders>
          </w:tcPr>
          <w:p w:rsidR="00CC7411" w:rsidRDefault="00CC7411" w:rsidP="00E47CDF">
            <w:pPr>
              <w:rPr>
                <w:rFonts w:ascii="Times" w:eastAsia="Times" w:hAnsi="Times" w:cs="Times"/>
                <w:b/>
              </w:rPr>
            </w:pPr>
            <w:r>
              <w:rPr>
                <w:rFonts w:ascii="Times" w:eastAsia="Times" w:hAnsi="Times" w:cs="Times"/>
                <w:b/>
              </w:rPr>
              <w:t>Kata kunci:</w:t>
            </w:r>
          </w:p>
          <w:p w:rsidR="00CC7411" w:rsidRPr="00DB7705" w:rsidRDefault="00CC7411" w:rsidP="00E47CDF">
            <w:pPr>
              <w:rPr>
                <w:rFonts w:ascii="Times" w:eastAsia="Times" w:hAnsi="Times" w:cs="Times"/>
                <w:sz w:val="20"/>
                <w:lang w:val="en-US"/>
              </w:rPr>
            </w:pPr>
            <w:r>
              <w:rPr>
                <w:rFonts w:ascii="Times" w:eastAsia="Times" w:hAnsi="Times" w:cs="Times"/>
                <w:sz w:val="20"/>
              </w:rPr>
              <w:t>Implementasi, Bantuan Langsung Tunai</w:t>
            </w:r>
            <w:r w:rsidR="005169FE">
              <w:rPr>
                <w:rFonts w:ascii="Times" w:eastAsia="Times" w:hAnsi="Times" w:cs="Times"/>
                <w:sz w:val="20"/>
              </w:rPr>
              <w:t>,Kabupaten Minahasa Utara</w:t>
            </w:r>
          </w:p>
          <w:p w:rsidR="00CC7411" w:rsidRDefault="00CC7411" w:rsidP="00E47CDF">
            <w:pPr>
              <w:rPr>
                <w:rFonts w:ascii="Times" w:eastAsia="Times" w:hAnsi="Times" w:cs="Times"/>
              </w:rPr>
            </w:pPr>
          </w:p>
        </w:tc>
        <w:tc>
          <w:tcPr>
            <w:tcW w:w="591" w:type="dxa"/>
            <w:tcBorders>
              <w:top w:val="single" w:sz="4" w:space="0" w:color="000000"/>
            </w:tcBorders>
          </w:tcPr>
          <w:p w:rsidR="00CC7411" w:rsidRDefault="00CC7411" w:rsidP="00E47CDF">
            <w:pPr>
              <w:rPr>
                <w:rFonts w:ascii="Times" w:eastAsia="Times" w:hAnsi="Times" w:cs="Times"/>
              </w:rPr>
            </w:pPr>
          </w:p>
        </w:tc>
        <w:tc>
          <w:tcPr>
            <w:tcW w:w="7164" w:type="dxa"/>
            <w:gridSpan w:val="2"/>
            <w:tcBorders>
              <w:top w:val="single" w:sz="4" w:space="0" w:color="000000"/>
            </w:tcBorders>
          </w:tcPr>
          <w:p w:rsidR="00CC7411" w:rsidRPr="00CC7411" w:rsidRDefault="00CC7411" w:rsidP="00CC7411">
            <w:pPr>
              <w:spacing w:before="100" w:beforeAutospacing="1" w:after="100" w:afterAutospacing="1"/>
              <w:jc w:val="both"/>
              <w:rPr>
                <w:sz w:val="20"/>
                <w:szCs w:val="20"/>
                <w:lang w:val="en-US"/>
              </w:rPr>
            </w:pPr>
            <w:r w:rsidRPr="00CC7411">
              <w:rPr>
                <w:bCs/>
                <w:iCs/>
                <w:sz w:val="20"/>
                <w:szCs w:val="20"/>
                <w:lang w:val="en-US"/>
              </w:rPr>
              <w:t>Penelitian ini bertujuan untuk mengetahui, menganalisis dan mendeskripsikan Implementasi Penyaluran Bantuan Langsung Tunai Dana Desa (BLT-DD) di Desa Rinondoran Kecamatan Likupang Timur.</w:t>
            </w:r>
            <w:r w:rsidRPr="00CC7411">
              <w:rPr>
                <w:sz w:val="20"/>
                <w:szCs w:val="20"/>
                <w:lang w:val="en-US"/>
              </w:rPr>
              <w:t xml:space="preserve"> </w:t>
            </w:r>
            <w:r w:rsidRPr="00CC7411">
              <w:rPr>
                <w:bCs/>
                <w:iCs/>
                <w:sz w:val="20"/>
                <w:szCs w:val="20"/>
                <w:lang w:val="en-US"/>
              </w:rPr>
              <w:t>Metode penelitian yang digunakan adalah deskriptif kualitatif.</w:t>
            </w:r>
            <w:r w:rsidRPr="00CC7411">
              <w:rPr>
                <w:sz w:val="20"/>
                <w:szCs w:val="20"/>
                <w:lang w:val="en-US"/>
              </w:rPr>
              <w:t xml:space="preserve"> </w:t>
            </w:r>
            <w:r w:rsidRPr="00CC7411">
              <w:rPr>
                <w:bCs/>
                <w:iCs/>
                <w:sz w:val="20"/>
                <w:szCs w:val="20"/>
                <w:lang w:val="en-US"/>
              </w:rPr>
              <w:t>Jumlah informan dalam penelitian ini sebanyak 10 orang.</w:t>
            </w:r>
            <w:r w:rsidRPr="00CC7411">
              <w:rPr>
                <w:sz w:val="20"/>
                <w:szCs w:val="20"/>
                <w:lang w:val="en-US"/>
              </w:rPr>
              <w:t xml:space="preserve"> </w:t>
            </w:r>
            <w:r w:rsidRPr="00CC7411">
              <w:rPr>
                <w:bCs/>
                <w:iCs/>
                <w:sz w:val="20"/>
                <w:szCs w:val="20"/>
                <w:lang w:val="en-US"/>
              </w:rPr>
              <w:t>Pengumpulan data menggunakan teknik Observasi, Wawancara dan Dokumentasi.</w:t>
            </w:r>
            <w:r w:rsidRPr="00CC7411">
              <w:rPr>
                <w:sz w:val="20"/>
                <w:szCs w:val="20"/>
                <w:lang w:val="en-US"/>
              </w:rPr>
              <w:t xml:space="preserve"> </w:t>
            </w:r>
            <w:r w:rsidRPr="00CC7411">
              <w:rPr>
                <w:bCs/>
                <w:iCs/>
                <w:sz w:val="20"/>
                <w:szCs w:val="20"/>
                <w:lang w:val="en-US"/>
              </w:rPr>
              <w:t>Analisis data melalui reduksi data, penyajian data dan penarikan kesimpulan.</w:t>
            </w:r>
            <w:r w:rsidRPr="00CC7411">
              <w:rPr>
                <w:sz w:val="20"/>
                <w:szCs w:val="20"/>
                <w:lang w:val="en-US"/>
              </w:rPr>
              <w:t xml:space="preserve"> </w:t>
            </w:r>
            <w:r w:rsidRPr="00CC7411">
              <w:rPr>
                <w:bCs/>
                <w:iCs/>
                <w:sz w:val="20"/>
                <w:szCs w:val="20"/>
                <w:lang w:val="en-US"/>
              </w:rPr>
              <w:t>Hasil penelitian menunjukkan bahwa implementasi penyaluran Bantuan Langsung Tunai Dana Desa (BLT-DD) melalui 4 indikator, pada indikator 1) Sasaran program yang ada sebagian besar sudah tepat sasaran.</w:t>
            </w:r>
            <w:r w:rsidRPr="00CC7411">
              <w:rPr>
                <w:sz w:val="20"/>
                <w:szCs w:val="20"/>
                <w:lang w:val="en-US"/>
              </w:rPr>
              <w:t xml:space="preserve"> </w:t>
            </w:r>
            <w:r w:rsidRPr="00CC7411">
              <w:rPr>
                <w:bCs/>
                <w:iCs/>
                <w:sz w:val="20"/>
                <w:szCs w:val="20"/>
                <w:lang w:val="en-US"/>
              </w:rPr>
              <w:t>Hanya saja masih ada beberapa yang bisa dikatakan lebih layak untuk menerima bantuan ini namun tidak masuk dalam daftar penerima bantuan BLT-DD, 2) sumber daya manusia dalam hal ini pemerintah desa sebagai pelaksana kebijakan sudah memadai.</w:t>
            </w:r>
            <w:r w:rsidRPr="00CC7411">
              <w:rPr>
                <w:sz w:val="20"/>
                <w:szCs w:val="20"/>
                <w:lang w:val="en-US"/>
              </w:rPr>
              <w:t xml:space="preserve"> </w:t>
            </w:r>
            <w:r w:rsidRPr="00CC7411">
              <w:rPr>
                <w:bCs/>
                <w:iCs/>
                <w:sz w:val="20"/>
                <w:szCs w:val="20"/>
                <w:lang w:val="en-US"/>
              </w:rPr>
              <w:t>Kemudian jumlah penerima BLT sebagai sasaran program dirasa sudah mencukupi.</w:t>
            </w:r>
            <w:r w:rsidRPr="00CC7411">
              <w:rPr>
                <w:sz w:val="20"/>
                <w:szCs w:val="20"/>
                <w:lang w:val="en-US"/>
              </w:rPr>
              <w:t xml:space="preserve"> </w:t>
            </w:r>
            <w:r w:rsidRPr="00CC7411">
              <w:rPr>
                <w:bCs/>
                <w:iCs/>
                <w:sz w:val="20"/>
                <w:szCs w:val="20"/>
                <w:lang w:val="en-US"/>
              </w:rPr>
              <w:t xml:space="preserve">Dan untuk sumber daya finansial yaitu dana yang disalurkan kepada masyarakat penerima BLT sangat membantu dalam memenuhi kebutuhan sehari-hari dan kebutuhan lainnya, 3) Untuk komunikasi </w:t>
            </w:r>
            <w:r w:rsidRPr="00CC7411">
              <w:rPr>
                <w:bCs/>
                <w:iCs/>
                <w:sz w:val="20"/>
                <w:szCs w:val="20"/>
                <w:lang w:val="en-US"/>
              </w:rPr>
              <w:lastRenderedPageBreak/>
              <w:t>ditemukan masih kurangnya informasi yang jelas dari pemerintah kepada masyarakat penerima BLT Dana Desa terkait hambatan yang terjadi pada saat penyaluran bantuan yang tidak tepat waktu, 4) Ditemukan beberapa faktor penghambat dalam pelaksanaan penyaluran bantuan baik itu dari pihak pemerintah maupun dari pihak masyarakat sebagai penerima bantuan</w:t>
            </w:r>
          </w:p>
          <w:p w:rsidR="00CC7411" w:rsidRPr="0016430A" w:rsidRDefault="00CC7411" w:rsidP="00CC7411">
            <w:pPr>
              <w:pStyle w:val="NormalWeb"/>
              <w:ind w:left="0"/>
              <w:jc w:val="both"/>
              <w:rPr>
                <w:sz w:val="20"/>
              </w:rPr>
            </w:pPr>
          </w:p>
        </w:tc>
      </w:tr>
      <w:bookmarkEnd w:id="0"/>
    </w:tbl>
    <w:p w:rsidR="00E014F8" w:rsidRPr="00BC6D10" w:rsidRDefault="00E014F8" w:rsidP="00E014F8">
      <w:pPr>
        <w:jc w:val="both"/>
        <w:rPr>
          <w:rFonts w:eastAsia="Calibri"/>
          <w:sz w:val="18"/>
          <w:szCs w:val="18"/>
        </w:rPr>
        <w:sectPr w:rsidR="00E014F8" w:rsidRPr="00BC6D10" w:rsidSect="00015CAC">
          <w:footerReference w:type="even" r:id="rId10"/>
          <w:footerReference w:type="default" r:id="rId11"/>
          <w:pgSz w:w="11907" w:h="16840" w:code="9"/>
          <w:pgMar w:top="2275" w:right="1411" w:bottom="1526" w:left="1411" w:header="706" w:footer="706" w:gutter="0"/>
          <w:pgNumType w:start="1"/>
          <w:cols w:space="708"/>
          <w:docGrid w:linePitch="360"/>
        </w:sectPr>
      </w:pPr>
    </w:p>
    <w:bookmarkEnd w:id="1"/>
    <w:p w:rsidR="00E014F8" w:rsidRDefault="00E014F8" w:rsidP="00E014F8">
      <w:pPr>
        <w:jc w:val="both"/>
        <w:rPr>
          <w:b/>
          <w:i/>
          <w:sz w:val="18"/>
          <w:szCs w:val="18"/>
          <w:lang w:val="en-US"/>
        </w:rPr>
      </w:pPr>
    </w:p>
    <w:p w:rsidR="00CC7411" w:rsidRDefault="00CC7411" w:rsidP="00E014F8">
      <w:pPr>
        <w:jc w:val="center"/>
        <w:rPr>
          <w:sz w:val="20"/>
          <w:szCs w:val="20"/>
          <w:lang w:val="en-US"/>
        </w:rPr>
        <w:sectPr w:rsidR="00CC7411" w:rsidSect="00015CAC">
          <w:type w:val="continuous"/>
          <w:pgSz w:w="11907" w:h="16840" w:code="9"/>
          <w:pgMar w:top="2275" w:right="1411" w:bottom="1526" w:left="1411" w:header="706" w:footer="706" w:gutter="0"/>
          <w:pgNumType w:start="1"/>
          <w:cols w:num="2" w:space="708"/>
          <w:docGrid w:linePitch="360"/>
        </w:sectPr>
      </w:pPr>
    </w:p>
    <w:p w:rsidR="00E014F8" w:rsidRPr="00CC7411" w:rsidRDefault="00E014F8" w:rsidP="00CC7411">
      <w:pPr>
        <w:jc w:val="both"/>
        <w:rPr>
          <w:b/>
          <w:szCs w:val="20"/>
          <w:lang w:val="en-US"/>
        </w:rPr>
      </w:pPr>
      <w:r w:rsidRPr="00CC7411">
        <w:rPr>
          <w:b/>
          <w:szCs w:val="20"/>
          <w:lang w:val="en-US"/>
        </w:rPr>
        <w:lastRenderedPageBreak/>
        <w:t>I. PENDAHULUAN</w:t>
      </w:r>
    </w:p>
    <w:p w:rsidR="00E014F8" w:rsidRPr="00881B50" w:rsidRDefault="00E014F8" w:rsidP="00E014F8">
      <w:pPr>
        <w:jc w:val="center"/>
        <w:rPr>
          <w:sz w:val="20"/>
          <w:szCs w:val="20"/>
          <w:lang w:val="en-US"/>
        </w:rPr>
      </w:pPr>
    </w:p>
    <w:p w:rsidR="00E014F8" w:rsidRPr="00E014F8" w:rsidRDefault="00455142" w:rsidP="00E014F8">
      <w:pPr>
        <w:jc w:val="both"/>
        <w:rPr>
          <w:b/>
          <w:sz w:val="20"/>
          <w:szCs w:val="20"/>
        </w:rPr>
      </w:pPr>
      <w:r>
        <w:rPr>
          <w:sz w:val="20"/>
          <w:szCs w:val="20"/>
        </w:rPr>
        <w:tab/>
      </w:r>
      <w:proofErr w:type="gramStart"/>
      <w:r w:rsidR="00E014F8" w:rsidRPr="00E014F8">
        <w:rPr>
          <w:sz w:val="20"/>
          <w:szCs w:val="20"/>
        </w:rPr>
        <w:t>Kemiskinan adalah suatu kondisi ketidakmampuan secara ekonomi untuk memenuhi standar hidup rata-rata masyarakat di suatu daerah.</w:t>
      </w:r>
      <w:proofErr w:type="gramEnd"/>
      <w:r w:rsidR="00E014F8" w:rsidRPr="00E014F8">
        <w:rPr>
          <w:sz w:val="20"/>
          <w:szCs w:val="20"/>
        </w:rPr>
        <w:t xml:space="preserve"> </w:t>
      </w:r>
      <w:proofErr w:type="gramStart"/>
      <w:r w:rsidR="00E014F8" w:rsidRPr="00E014F8">
        <w:rPr>
          <w:sz w:val="20"/>
          <w:szCs w:val="20"/>
        </w:rPr>
        <w:t>Kondisi ketidakmampuan ini di tandai dengan rendahnya kemampuan pendapatan untuk memenuhi kebutuhan pokok baik berupa pangan, sandang, maupun papan.</w:t>
      </w:r>
      <w:proofErr w:type="gramEnd"/>
      <w:r w:rsidR="00E014F8" w:rsidRPr="00E014F8">
        <w:rPr>
          <w:sz w:val="20"/>
          <w:szCs w:val="20"/>
        </w:rPr>
        <w:t xml:space="preserve"> Kemampuan dengan pendapatan yang rendah ini juga </w:t>
      </w:r>
      <w:proofErr w:type="gramStart"/>
      <w:r w:rsidR="00E014F8" w:rsidRPr="00E014F8">
        <w:rPr>
          <w:sz w:val="20"/>
          <w:szCs w:val="20"/>
        </w:rPr>
        <w:t>akan</w:t>
      </w:r>
      <w:proofErr w:type="gramEnd"/>
      <w:r w:rsidR="00E014F8" w:rsidRPr="00E014F8">
        <w:rPr>
          <w:sz w:val="20"/>
          <w:szCs w:val="20"/>
        </w:rPr>
        <w:t xml:space="preserve"> berdampak berkurangnya kemampuan untuk memenuhi standar hidup rata-rata seperti standar kesehatan masyarakat dan standar pendidikan. Kondisi masyarakat yang disebut miskin dapat diketahui berdasarkan kemampuan pendapatan dalam memenuhi standar hidup</w:t>
      </w:r>
      <w:r w:rsidR="002238EC">
        <w:rPr>
          <w:sz w:val="20"/>
          <w:szCs w:val="20"/>
        </w:rPr>
        <w:t xml:space="preserve"> </w:t>
      </w:r>
      <w:r w:rsidR="00015CAC">
        <w:rPr>
          <w:sz w:val="20"/>
          <w:szCs w:val="20"/>
        </w:rPr>
        <w:fldChar w:fldCharType="begin" w:fldLock="1"/>
      </w:r>
      <w:r w:rsidR="00744F54">
        <w:rPr>
          <w:sz w:val="20"/>
          <w:szCs w:val="20"/>
        </w:rPr>
        <w:instrText>ADDIN CSL_CITATION {"citationItems":[{"id":"ITEM-1","itemData":{"author":[{"dropping-particle":"","family":"Nugroho","given":"Heru","non-dropping-particle":"","parse-names":false,"suffix":""}],"id":"ITEM-1","issued":{"date-parts":[["1995"]]},"publisher":"Aditya Media","publisher-place":"Yogyakarta","title":"Kemiskinan, Ketimpangan dan Kesenjangan","type":"book"},"uris":["http://www.mendeley.com/documents/?uuid=a5a37f11-cc1a-46cb-9f82-c5ca59a9fdef"]}],"mendeley":{"formattedCitation":"[1]","plainTextFormattedCitation":"[1]","previouslyFormattedCitation":"[1]"},"properties":{"noteIndex":0},"schema":"https://github.com/citation-style-language/schema/raw/master/csl-citation.json"}</w:instrText>
      </w:r>
      <w:r w:rsidR="00015CAC">
        <w:rPr>
          <w:sz w:val="20"/>
          <w:szCs w:val="20"/>
        </w:rPr>
        <w:fldChar w:fldCharType="separate"/>
      </w:r>
      <w:r w:rsidR="007E5BCC" w:rsidRPr="007E5BCC">
        <w:rPr>
          <w:noProof/>
          <w:sz w:val="20"/>
          <w:szCs w:val="20"/>
        </w:rPr>
        <w:t>[1]</w:t>
      </w:r>
      <w:r w:rsidR="00015CAC">
        <w:rPr>
          <w:sz w:val="20"/>
          <w:szCs w:val="20"/>
        </w:rPr>
        <w:fldChar w:fldCharType="end"/>
      </w:r>
      <w:r w:rsidR="00E014F8" w:rsidRPr="00E014F8">
        <w:rPr>
          <w:sz w:val="20"/>
          <w:szCs w:val="20"/>
        </w:rPr>
        <w:t xml:space="preserve">. Pada prinsipnya, standar hidup di suatu masyarakat tidak sekedar tercukupinya kebutuhan </w:t>
      </w:r>
      <w:proofErr w:type="gramStart"/>
      <w:r w:rsidR="00E014F8" w:rsidRPr="00E014F8">
        <w:rPr>
          <w:sz w:val="20"/>
          <w:szCs w:val="20"/>
        </w:rPr>
        <w:t>akan</w:t>
      </w:r>
      <w:proofErr w:type="gramEnd"/>
      <w:r w:rsidR="00E014F8" w:rsidRPr="00E014F8">
        <w:rPr>
          <w:sz w:val="20"/>
          <w:szCs w:val="20"/>
        </w:rPr>
        <w:t xml:space="preserve"> pangan, akan tetapi tercukupinya kebutuhan akan kesehatan maupun pendidikan. </w:t>
      </w:r>
      <w:proofErr w:type="gramStart"/>
      <w:r w:rsidR="00E014F8" w:rsidRPr="00E014F8">
        <w:rPr>
          <w:sz w:val="20"/>
          <w:szCs w:val="20"/>
        </w:rPr>
        <w:t>Tempat tinggal ataupun pemukiman yang layak merupakan salah satu dari standar hidup atau kesejahteraan masyarakat di suatu daerah.</w:t>
      </w:r>
      <w:proofErr w:type="gramEnd"/>
      <w:r w:rsidR="00E014F8" w:rsidRPr="00E014F8">
        <w:rPr>
          <w:sz w:val="20"/>
          <w:szCs w:val="20"/>
        </w:rPr>
        <w:t xml:space="preserve"> Berdasarkan kondisi ini, suatu masyarakat disebut miskin apabila memiliki pendapatan jauh lebih rendah dari rata-rata pendapatan sehingga tidak banyak memiliki kesempatan untuk mensejahterakan dirinya</w:t>
      </w:r>
      <w:r w:rsidR="00FF38C7">
        <w:rPr>
          <w:sz w:val="20"/>
          <w:szCs w:val="20"/>
        </w:rPr>
        <w:t xml:space="preserve"> </w:t>
      </w:r>
      <w:r w:rsidR="00744F54">
        <w:rPr>
          <w:sz w:val="20"/>
          <w:szCs w:val="20"/>
        </w:rPr>
        <w:fldChar w:fldCharType="begin" w:fldLock="1"/>
      </w:r>
      <w:r w:rsidR="00445025">
        <w:rPr>
          <w:sz w:val="20"/>
          <w:szCs w:val="20"/>
        </w:rPr>
        <w:instrText>ADDIN CSL_CITATION {"citationItems":[{"id":"ITEM-1","itemData":{"author":[{"dropping-particle":"","family":"Suryawati","given":"","non-dropping-particle":"","parse-names":false,"suffix":""}],"id":"ITEM-1","issued":{"date-parts":[["2004"]]},"publisher":"Jarnasy","publisher-place":"Yogyakarta","title":"Teori Ekonomi Mikro","type":"book"},"uris":["http://www.mendeley.com/documents/?uuid=c7bdb5b2-d3c6-4454-8954-ce554bc8d339"]}],"mendeley":{"formattedCitation":"[2]","plainTextFormattedCitation":"[2]","previouslyFormattedCitation":"[2]"},"properties":{"noteIndex":0},"schema":"https://github.com/citation-style-language/schema/raw/master/csl-citation.json"}</w:instrText>
      </w:r>
      <w:r w:rsidR="00744F54">
        <w:rPr>
          <w:sz w:val="20"/>
          <w:szCs w:val="20"/>
        </w:rPr>
        <w:fldChar w:fldCharType="separate"/>
      </w:r>
      <w:r w:rsidR="00744F54" w:rsidRPr="00744F54">
        <w:rPr>
          <w:noProof/>
          <w:sz w:val="20"/>
          <w:szCs w:val="20"/>
        </w:rPr>
        <w:t>[2]</w:t>
      </w:r>
      <w:r w:rsidR="00744F54">
        <w:rPr>
          <w:sz w:val="20"/>
          <w:szCs w:val="20"/>
        </w:rPr>
        <w:fldChar w:fldCharType="end"/>
      </w:r>
      <w:r w:rsidR="00E014F8" w:rsidRPr="00E014F8">
        <w:rPr>
          <w:sz w:val="20"/>
          <w:szCs w:val="20"/>
        </w:rPr>
        <w:t>.</w:t>
      </w:r>
    </w:p>
    <w:p w:rsidR="00E014F8" w:rsidRPr="00E014F8" w:rsidRDefault="00E014F8" w:rsidP="00E014F8">
      <w:pPr>
        <w:jc w:val="both"/>
        <w:rPr>
          <w:sz w:val="20"/>
          <w:szCs w:val="20"/>
        </w:rPr>
      </w:pPr>
      <w:r w:rsidRPr="00E014F8">
        <w:rPr>
          <w:b/>
          <w:sz w:val="20"/>
          <w:szCs w:val="20"/>
        </w:rPr>
        <w:tab/>
      </w:r>
      <w:r w:rsidRPr="00E014F8">
        <w:rPr>
          <w:sz w:val="20"/>
          <w:szCs w:val="20"/>
        </w:rPr>
        <w:t xml:space="preserve">Di Indonesia, kemiskinan terjadi karena adanya beberapa macam penyebab yaitu berupa peningkatan laju pertumbuhan penduduk, banyaknya penduduk </w:t>
      </w:r>
      <w:proofErr w:type="gramStart"/>
      <w:r w:rsidRPr="00E014F8">
        <w:rPr>
          <w:sz w:val="20"/>
          <w:szCs w:val="20"/>
        </w:rPr>
        <w:t>usia</w:t>
      </w:r>
      <w:proofErr w:type="gramEnd"/>
      <w:r w:rsidRPr="00E014F8">
        <w:rPr>
          <w:sz w:val="20"/>
          <w:szCs w:val="20"/>
        </w:rPr>
        <w:t xml:space="preserve"> produktif yang tidak bekerja (pengangguran), kebijakan pemerintah yang tidak tepat sasaran serta perbedaan distribusi pendapatan antara daerah yang satu dengan daerah lainnya. </w:t>
      </w:r>
      <w:proofErr w:type="gramStart"/>
      <w:r w:rsidRPr="00E014F8">
        <w:rPr>
          <w:sz w:val="20"/>
          <w:szCs w:val="20"/>
        </w:rPr>
        <w:t>Kemiskinan menjadi suatu kondisi yang dianggap biasa bagi negara berkembang seperti Indonesia.</w:t>
      </w:r>
      <w:proofErr w:type="gramEnd"/>
      <w:r w:rsidR="00BF537F" w:rsidRPr="00BF537F">
        <w:rPr>
          <w:sz w:val="20"/>
          <w:szCs w:val="20"/>
          <w:lang w:val="id-ID"/>
        </w:rPr>
        <w:t xml:space="preserve"> </w:t>
      </w:r>
      <w:r w:rsidR="00BF537F" w:rsidRPr="00A92B09">
        <w:rPr>
          <w:sz w:val="20"/>
          <w:szCs w:val="20"/>
          <w:lang w:val="id-ID"/>
        </w:rPr>
        <w:t>Dengan memberikan upaya penguatan perekonomian</w:t>
      </w:r>
      <w:r w:rsidR="00BF537F" w:rsidRPr="00A92B09">
        <w:rPr>
          <w:sz w:val="20"/>
          <w:szCs w:val="20"/>
        </w:rPr>
        <w:t xml:space="preserve"> </w:t>
      </w:r>
      <w:r w:rsidR="00BF537F" w:rsidRPr="00A92B09">
        <w:rPr>
          <w:sz w:val="20"/>
          <w:szCs w:val="20"/>
          <w:lang w:val="id-ID"/>
        </w:rPr>
        <w:t>masyarakat kelas bawah itu bisa membuat peningkatan</w:t>
      </w:r>
      <w:r w:rsidR="00BF537F" w:rsidRPr="00A92B09">
        <w:rPr>
          <w:sz w:val="20"/>
          <w:szCs w:val="20"/>
        </w:rPr>
        <w:t xml:space="preserve"> </w:t>
      </w:r>
      <w:r w:rsidR="00BF537F" w:rsidRPr="00A92B09">
        <w:rPr>
          <w:sz w:val="20"/>
          <w:szCs w:val="20"/>
          <w:lang w:val="id-ID"/>
        </w:rPr>
        <w:t>dasar ekonomi nasional kapasitas</w:t>
      </w:r>
      <w:r w:rsidR="00BF537F" w:rsidRPr="00A92B09">
        <w:rPr>
          <w:sz w:val="20"/>
          <w:szCs w:val="20"/>
        </w:rPr>
        <w:t xml:space="preserve"> </w:t>
      </w:r>
      <w:r w:rsidR="00BF537F" w:rsidRPr="00A92B09">
        <w:rPr>
          <w:sz w:val="20"/>
          <w:szCs w:val="20"/>
          <w:lang w:val="id-ID"/>
        </w:rPr>
        <w:t>orang dalam hal pembelian produk</w:t>
      </w:r>
      <w:r w:rsidR="00744F54">
        <w:rPr>
          <w:sz w:val="20"/>
          <w:szCs w:val="20"/>
          <w:lang w:val="en-US"/>
        </w:rPr>
        <w:t xml:space="preserve"> </w:t>
      </w:r>
      <w:r w:rsidR="00445025">
        <w:rPr>
          <w:sz w:val="20"/>
          <w:szCs w:val="20"/>
          <w:lang w:val="en-US"/>
        </w:rPr>
        <w:fldChar w:fldCharType="begin" w:fldLock="1"/>
      </w:r>
      <w:r w:rsidR="004F3E21">
        <w:rPr>
          <w:sz w:val="20"/>
          <w:szCs w:val="20"/>
          <w:lang w:val="en-US"/>
        </w:rPr>
        <w:instrText>ADDIN CSL_CITATION {"citationItems":[{"id":"ITEM-1","itemData":{"DOI":"10.2991/icss-18.2018.152","abstract":"Poverty is the plural phenomenon which widely disseminated and it is not totally solved until now. One of the government policies in terms of tackling the poverty is the program called Keluarga Harapan or Family of Hope. It is created to accelerate the aid to the poverty and developing social ansurance system. The general goal of this program is to inscrease the reach and accessibility for the poor people so that they can get the easier way to public service, especially education and health care. The implementation of the policy is not as simple as thought, because when it gets to start, it involves the dimension of interpretation, organization and support from all existence sources, support, and also synergy from all the stakeholder as well. The purpose of this research is to describe and to analyze the operation of the acceleration of Family of Hope program to solve the poverty in subdistrict Pineleng, Minahasa regency. The perspective of this research had used descriptive - qualitative due to naturalistic desain. The result of this research is as follows: 1) The synergy and consistency of Family of Hope stakeholder in subdistric Pineleng becomes measurement of the accuracy when it comes to election and determination of the participant, 2) The structure of the organization management for Family of Hope program describes the social construction about the mechanism of the partnership pattern, role divison, also duty and responsibility among the center and the region. 3) The implementation of Family of Hope program occasions the change of how people behave and think in terms of consumerism mental issue as something to be considered intended risk and unintended risk. Generally, this can be concluded that the increasing of access to the poor people toward educational service and health care creates the change of thinking and behavior of the people to be independent and employable. It is the form of acceleration that is to solve the poverty.","author":[{"dropping-particle":"","family":"Mandagi","given":"Marthinus","non-dropping-particle":"","parse-names":false,"suffix":""},{"dropping-particle":"","family":"Kairupan","given":"Sisca B.","non-dropping-particle":"","parse-names":false,"suffix":""},{"dropping-particle":"","family":"Sendouw","given":"Recky H. E","non-dropping-particle":"","parse-names":false,"suffix":""},{"dropping-particle":"","family":"Langkai","given":"Jeane E.","non-dropping-particle":"","parse-names":false,"suffix":""}],"id":"ITEM-1","issue":"Icss","issued":{"date-parts":[["2020"]]},"page":"747-752","title":"The Implementation Of Policy For The Program Family Of Hope In Subdistrict Pineleng North Sulawesi","type":"article-journal","volume":"226"},"uris":["http://www.mendeley.com/documents/?uuid=ed757fe8-a316-4dcd-bd97-91afbed4234f"]}],"mendeley":{"formattedCitation":"[3]","plainTextFormattedCitation":"[3]","previouslyFormattedCitation":"[3]"},"properties":{"noteIndex":0},"schema":"https://github.com/citation-style-language/schema/raw/master/csl-citation.json"}</w:instrText>
      </w:r>
      <w:r w:rsidR="00445025">
        <w:rPr>
          <w:sz w:val="20"/>
          <w:szCs w:val="20"/>
          <w:lang w:val="en-US"/>
        </w:rPr>
        <w:fldChar w:fldCharType="separate"/>
      </w:r>
      <w:r w:rsidR="00445025" w:rsidRPr="00445025">
        <w:rPr>
          <w:noProof/>
          <w:sz w:val="20"/>
          <w:szCs w:val="20"/>
          <w:lang w:val="en-US"/>
        </w:rPr>
        <w:t>[3]</w:t>
      </w:r>
      <w:r w:rsidR="00445025">
        <w:rPr>
          <w:sz w:val="20"/>
          <w:szCs w:val="20"/>
          <w:lang w:val="en-US"/>
        </w:rPr>
        <w:fldChar w:fldCharType="end"/>
      </w:r>
      <w:r w:rsidR="00BF537F">
        <w:rPr>
          <w:sz w:val="20"/>
          <w:szCs w:val="20"/>
          <w:lang w:val="en-US"/>
        </w:rPr>
        <w:t>.</w:t>
      </w:r>
      <w:r w:rsidRPr="00E014F8">
        <w:rPr>
          <w:sz w:val="20"/>
          <w:szCs w:val="20"/>
        </w:rPr>
        <w:t xml:space="preserve"> Badan Pusat Statistik merilis data jumlah penduduk miskin di Indonesia hingga bulan September 2022 mencapai 26</w:t>
      </w:r>
      <w:proofErr w:type="gramStart"/>
      <w:r w:rsidRPr="00E014F8">
        <w:rPr>
          <w:sz w:val="20"/>
          <w:szCs w:val="20"/>
        </w:rPr>
        <w:t>,36</w:t>
      </w:r>
      <w:proofErr w:type="gramEnd"/>
      <w:r w:rsidRPr="00E014F8">
        <w:rPr>
          <w:sz w:val="20"/>
          <w:szCs w:val="20"/>
        </w:rPr>
        <w:t xml:space="preserve"> juta orang (9,57%). Dari data tersebut maka jumlah penduduk miskin di Indonesia sampai bulan September 2022 meningkat 0,20 juta orang (0,03%) terhadap Maret 2022 dan menurun 0,14 juta orang (0,14%) terhadap September 2021.</w:t>
      </w:r>
    </w:p>
    <w:p w:rsidR="00E014F8" w:rsidRPr="00E014F8" w:rsidRDefault="00E014F8" w:rsidP="00E014F8">
      <w:pPr>
        <w:jc w:val="both"/>
        <w:rPr>
          <w:sz w:val="20"/>
          <w:szCs w:val="20"/>
        </w:rPr>
      </w:pPr>
      <w:r w:rsidRPr="00E014F8">
        <w:rPr>
          <w:sz w:val="20"/>
          <w:szCs w:val="20"/>
        </w:rPr>
        <w:tab/>
      </w:r>
      <w:proofErr w:type="gramStart"/>
      <w:r w:rsidRPr="00E014F8">
        <w:rPr>
          <w:sz w:val="20"/>
          <w:szCs w:val="20"/>
        </w:rPr>
        <w:t>Dalam menanggulangi masalah kemiskinan, pemerintah telah berupaya mengadakan berbagai macam program nasional yang diharapkan program-program tersebut bisa membantu pemerintah untuk lebih memperhatikan masyarakatnya, bukan hanya masyarakat yang ada di pusat tetapi juga masyarakat yang ada di daerah-daerah terpencil.</w:t>
      </w:r>
      <w:proofErr w:type="gramEnd"/>
      <w:r w:rsidRPr="00E014F8">
        <w:rPr>
          <w:sz w:val="20"/>
          <w:szCs w:val="20"/>
        </w:rPr>
        <w:t xml:space="preserve"> </w:t>
      </w:r>
      <w:proofErr w:type="gramStart"/>
      <w:r w:rsidRPr="00E014F8">
        <w:rPr>
          <w:sz w:val="20"/>
          <w:szCs w:val="20"/>
        </w:rPr>
        <w:t>Dengan demikian perekonomian masyarakat Indonesia bisa merata secara menyeluruh.</w:t>
      </w:r>
      <w:proofErr w:type="gramEnd"/>
      <w:r w:rsidRPr="00E014F8">
        <w:rPr>
          <w:sz w:val="20"/>
          <w:szCs w:val="20"/>
        </w:rPr>
        <w:t xml:space="preserve"> </w:t>
      </w:r>
      <w:proofErr w:type="gramStart"/>
      <w:r w:rsidRPr="00E014F8">
        <w:rPr>
          <w:sz w:val="20"/>
          <w:szCs w:val="20"/>
        </w:rPr>
        <w:t>Kemiskinan juga tidak terlepas dari yang namanya sebuah kebijakan publik.</w:t>
      </w:r>
      <w:proofErr w:type="gramEnd"/>
      <w:r w:rsidRPr="00E014F8">
        <w:rPr>
          <w:sz w:val="20"/>
          <w:szCs w:val="20"/>
        </w:rPr>
        <w:t xml:space="preserve"> Dengan adanya kebijakan terkait penanggulangan kemiskinan maka bisa membantu masyarakat miskin untuk memenuhi hak dan kebutuhannya yang </w:t>
      </w:r>
      <w:proofErr w:type="gramStart"/>
      <w:r w:rsidRPr="00E014F8">
        <w:rPr>
          <w:sz w:val="20"/>
          <w:szCs w:val="20"/>
        </w:rPr>
        <w:t>lain</w:t>
      </w:r>
      <w:proofErr w:type="gramEnd"/>
      <w:r w:rsidRPr="00E014F8">
        <w:rPr>
          <w:sz w:val="20"/>
          <w:szCs w:val="20"/>
        </w:rPr>
        <w:t xml:space="preserve"> selayaknya masyarakat ekonomi menengah keatas.</w:t>
      </w:r>
    </w:p>
    <w:p w:rsidR="00E014F8" w:rsidRPr="00E014F8" w:rsidRDefault="00E014F8" w:rsidP="00E014F8">
      <w:pPr>
        <w:ind w:right="-108" w:firstLine="567"/>
        <w:jc w:val="both"/>
        <w:rPr>
          <w:sz w:val="20"/>
          <w:szCs w:val="20"/>
        </w:rPr>
      </w:pPr>
      <w:r w:rsidRPr="00E014F8">
        <w:rPr>
          <w:sz w:val="20"/>
          <w:szCs w:val="20"/>
        </w:rPr>
        <w:tab/>
        <w:t xml:space="preserve">Untuk mengatasi keresahan masyarakat akibat ekonomi yang terancam saat ini, maka Pemerintah </w:t>
      </w:r>
      <w:proofErr w:type="gramStart"/>
      <w:r w:rsidRPr="00E014F8">
        <w:rPr>
          <w:sz w:val="20"/>
          <w:szCs w:val="20"/>
        </w:rPr>
        <w:t>membuat  kebijakan</w:t>
      </w:r>
      <w:proofErr w:type="gramEnd"/>
      <w:r w:rsidRPr="00E014F8">
        <w:rPr>
          <w:sz w:val="20"/>
          <w:szCs w:val="20"/>
        </w:rPr>
        <w:t xml:space="preserve"> atau program-program untuk menaggulangi atau mengatasi masalah tersebut. Salah satu kebijakan atau program yang dibuat pemerintah yaitu berupa Bantuan Langsung Tunai Dana Desa (BLT-DD). Sesuai dengan pengertiannya Bantuan Langsung Tunai </w:t>
      </w:r>
      <w:proofErr w:type="gramStart"/>
      <w:r w:rsidRPr="00E014F8">
        <w:rPr>
          <w:sz w:val="20"/>
          <w:szCs w:val="20"/>
        </w:rPr>
        <w:t>adalah  program</w:t>
      </w:r>
      <w:proofErr w:type="gramEnd"/>
      <w:r w:rsidRPr="00E014F8">
        <w:rPr>
          <w:sz w:val="20"/>
          <w:szCs w:val="20"/>
        </w:rPr>
        <w:t xml:space="preserve"> bantuan pemerintah dalam rangka untuk diberikan bagi masyarakat yang kurang mampu berupa uang tunai bahkan ada juga bantuan lainnya. </w:t>
      </w:r>
      <w:proofErr w:type="gramStart"/>
      <w:r w:rsidRPr="00E014F8">
        <w:rPr>
          <w:sz w:val="20"/>
          <w:szCs w:val="20"/>
        </w:rPr>
        <w:t>Dana desa merupakan alokasi yang dapat digunakan untuk mengurangi dmapak pandemic Covid-19 di tingkat rumah tangga dan juga desa.</w:t>
      </w:r>
      <w:proofErr w:type="gramEnd"/>
      <w:r w:rsidRPr="00E014F8">
        <w:rPr>
          <w:sz w:val="20"/>
          <w:szCs w:val="20"/>
        </w:rPr>
        <w:t xml:space="preserve"> Salah satu keunggulan </w:t>
      </w:r>
      <w:proofErr w:type="gramStart"/>
      <w:r w:rsidRPr="00E014F8">
        <w:rPr>
          <w:sz w:val="20"/>
          <w:szCs w:val="20"/>
        </w:rPr>
        <w:t>dana</w:t>
      </w:r>
      <w:proofErr w:type="gramEnd"/>
      <w:r w:rsidRPr="00E014F8">
        <w:rPr>
          <w:sz w:val="20"/>
          <w:szCs w:val="20"/>
        </w:rPr>
        <w:t xml:space="preserve"> desa diantaranya alokasi anggaran tersedia dalam Anggaran Pendapatan dan Belanja Negara. </w:t>
      </w:r>
      <w:proofErr w:type="gramStart"/>
      <w:r w:rsidRPr="00E014F8">
        <w:rPr>
          <w:sz w:val="20"/>
          <w:szCs w:val="20"/>
        </w:rPr>
        <w:t>Terbitnya Perpu No. 1 tahun 2020 memberikan instrumen baru untuk meminimalkan dampak pandemic Covid-19 terhadap perekonomian desa.</w:t>
      </w:r>
      <w:proofErr w:type="gramEnd"/>
    </w:p>
    <w:p w:rsidR="00E014F8" w:rsidRPr="00E014F8" w:rsidRDefault="00E014F8" w:rsidP="00E014F8">
      <w:pPr>
        <w:ind w:right="-108" w:firstLine="567"/>
        <w:jc w:val="both"/>
        <w:rPr>
          <w:sz w:val="20"/>
          <w:szCs w:val="20"/>
        </w:rPr>
      </w:pPr>
      <w:r w:rsidRPr="00E014F8">
        <w:rPr>
          <w:sz w:val="20"/>
          <w:szCs w:val="20"/>
        </w:rPr>
        <w:tab/>
      </w:r>
      <w:proofErr w:type="gramStart"/>
      <w:r w:rsidRPr="00E014F8">
        <w:rPr>
          <w:sz w:val="20"/>
          <w:szCs w:val="20"/>
        </w:rPr>
        <w:t>Bantuan Langsung Tunai Dana Desa (BLT-DD) adalah bantuan yang diberikan berupa uang kepada keluarga kurang mampu/miskin di desa yang bersumber dari Dana Desa untunk mengurangi dampak pandemic Covid-19 dalam bidang perekonomian masyarakat.</w:t>
      </w:r>
      <w:proofErr w:type="gramEnd"/>
      <w:r w:rsidRPr="00E014F8">
        <w:rPr>
          <w:sz w:val="20"/>
          <w:szCs w:val="20"/>
        </w:rPr>
        <w:t xml:space="preserve"> Masyarakat miskin dan rentan yang belum menerima bantuan dari skema jaminan kesejahtraan sosial </w:t>
      </w:r>
      <w:proofErr w:type="gramStart"/>
      <w:r w:rsidRPr="00E014F8">
        <w:rPr>
          <w:sz w:val="20"/>
          <w:szCs w:val="20"/>
        </w:rPr>
        <w:t>lain</w:t>
      </w:r>
      <w:proofErr w:type="gramEnd"/>
      <w:r w:rsidRPr="00E014F8">
        <w:rPr>
          <w:sz w:val="20"/>
          <w:szCs w:val="20"/>
        </w:rPr>
        <w:t xml:space="preserve"> seperti Program Keluarga Harapan (PKH), Bantuan Pangan Non-Tunai (BPNT) dan Kartu Pra Kerja berhak menerima bantuan ini.</w:t>
      </w:r>
    </w:p>
    <w:p w:rsidR="00C73B3C" w:rsidRDefault="00E014F8" w:rsidP="00455142">
      <w:pPr>
        <w:jc w:val="both"/>
        <w:rPr>
          <w:sz w:val="20"/>
          <w:szCs w:val="20"/>
        </w:rPr>
      </w:pPr>
      <w:r w:rsidRPr="00E014F8">
        <w:rPr>
          <w:b/>
          <w:sz w:val="20"/>
          <w:szCs w:val="20"/>
        </w:rPr>
        <w:tab/>
      </w:r>
      <w:r w:rsidRPr="00E014F8">
        <w:rPr>
          <w:sz w:val="20"/>
          <w:szCs w:val="20"/>
        </w:rPr>
        <w:t xml:space="preserve">Kebijakan BLT-DD diatur dalam Peraturan Menteri Desa dan Pembangunan Daerah Tertinggal dan Transmigrasi (Permendes PDTT) Nomor 6 Tahun 2020 Tentang Perubahan Atas Peraturan Menteri Desa, Pembangunan Daerah Tertinggal, dan Transmigrasi Nomor 11 Tahun 2019 Tentang Prioritas Penggunaan Dana Desa Tahun 2020, merupakan dasar yuridis dan implementatif Bantuan Langsung Tunai Dana Desa (BLT-DD) </w:t>
      </w:r>
    </w:p>
    <w:p w:rsidR="00C73B3C" w:rsidRDefault="00C73B3C" w:rsidP="00455142">
      <w:pPr>
        <w:jc w:val="both"/>
        <w:rPr>
          <w:sz w:val="20"/>
          <w:szCs w:val="20"/>
        </w:rPr>
      </w:pPr>
      <w:r>
        <w:rPr>
          <w:sz w:val="20"/>
          <w:szCs w:val="20"/>
        </w:rPr>
        <w:t>31</w:t>
      </w:r>
    </w:p>
    <w:p w:rsidR="00E014F8" w:rsidRPr="00455142" w:rsidRDefault="00E014F8" w:rsidP="00455142">
      <w:pPr>
        <w:jc w:val="both"/>
        <w:rPr>
          <w:sz w:val="20"/>
          <w:szCs w:val="20"/>
        </w:rPr>
      </w:pPr>
      <w:proofErr w:type="gramStart"/>
      <w:r w:rsidRPr="00E014F8">
        <w:rPr>
          <w:sz w:val="20"/>
          <w:szCs w:val="20"/>
        </w:rPr>
        <w:lastRenderedPageBreak/>
        <w:t>kepada</w:t>
      </w:r>
      <w:proofErr w:type="gramEnd"/>
      <w:r w:rsidRPr="00E014F8">
        <w:rPr>
          <w:sz w:val="20"/>
          <w:szCs w:val="20"/>
        </w:rPr>
        <w:t xml:space="preserve"> penduduk miskin di desa dalam hal ini diperlukan kesiapan dari Pemerintah Desa Rinondoran untuk segera mendistribusikan BLT secara tertib, adil dan tepat. Berdasarkan Pasal 15 Ayat (4) Peraturan Bupati Minahasa Utara Nomor 20 Tahun 2021 Tentang Tata Cara Pembagian dan Penetapan Rincian Dana Desa Setiap Desa di Kabupaten Minahasa Utara, besaran BLT Desa ditetapkan sebesar Rp. 300.000,- untuk bulan pertama sampai </w:t>
      </w:r>
      <w:r w:rsidRPr="00455142">
        <w:rPr>
          <w:sz w:val="20"/>
          <w:szCs w:val="20"/>
        </w:rPr>
        <w:t>dengan bulan kedua belas per keluarga penerima manfaat (KPM).</w:t>
      </w:r>
    </w:p>
    <w:p w:rsidR="00D110FA" w:rsidRPr="00455142" w:rsidRDefault="00E014F8" w:rsidP="00455142">
      <w:pPr>
        <w:jc w:val="both"/>
        <w:rPr>
          <w:sz w:val="20"/>
          <w:szCs w:val="20"/>
        </w:rPr>
      </w:pPr>
      <w:r w:rsidRPr="00455142">
        <w:rPr>
          <w:b/>
          <w:sz w:val="20"/>
          <w:szCs w:val="20"/>
        </w:rPr>
        <w:tab/>
      </w:r>
      <w:proofErr w:type="gramStart"/>
      <w:r w:rsidRPr="00455142">
        <w:rPr>
          <w:sz w:val="20"/>
          <w:szCs w:val="20"/>
        </w:rPr>
        <w:t>Dalam pelaksanaan penyaluran Bantuan Langsung Tunai Dana Desa (BLT-DD) tidak terlepas dari berbagai kendala ataupun masalah-masalah yang ada.</w:t>
      </w:r>
      <w:proofErr w:type="gramEnd"/>
      <w:r w:rsidRPr="00455142">
        <w:rPr>
          <w:sz w:val="20"/>
          <w:szCs w:val="20"/>
        </w:rPr>
        <w:t xml:space="preserve"> </w:t>
      </w:r>
      <w:proofErr w:type="gramStart"/>
      <w:r w:rsidRPr="00455142">
        <w:rPr>
          <w:sz w:val="20"/>
          <w:szCs w:val="20"/>
        </w:rPr>
        <w:t>Melalui penelitian awal yang telah dilakukan bahwa prosedur penyaluran BLT-DD di Desa Rinondoran sudah berjalan sejak tahun 2020.</w:t>
      </w:r>
      <w:proofErr w:type="gramEnd"/>
      <w:r w:rsidRPr="00455142">
        <w:rPr>
          <w:sz w:val="20"/>
          <w:szCs w:val="20"/>
        </w:rPr>
        <w:t xml:space="preserve"> Adapun masalah yang ditemui dari penelitian awal yaitu rendahnya pemahaman peserta terhadap maksud dan tujuan dari penyaluran bantuan langsung tunai sehingga terjadi kesalahan memfungsikan </w:t>
      </w:r>
      <w:proofErr w:type="gramStart"/>
      <w:r w:rsidRPr="00455142">
        <w:rPr>
          <w:sz w:val="20"/>
          <w:szCs w:val="20"/>
        </w:rPr>
        <w:t>dana</w:t>
      </w:r>
      <w:proofErr w:type="gramEnd"/>
      <w:r w:rsidRPr="00455142">
        <w:rPr>
          <w:sz w:val="20"/>
          <w:szCs w:val="20"/>
        </w:rPr>
        <w:t xml:space="preserve"> yang di berikan kepada rumah tangga sangat miskin. Kemudian sering terjadi keterlambatan dalam proses pencairan atau penyaluran </w:t>
      </w:r>
      <w:proofErr w:type="gramStart"/>
      <w:r w:rsidRPr="00455142">
        <w:rPr>
          <w:sz w:val="20"/>
          <w:szCs w:val="20"/>
        </w:rPr>
        <w:t>dana</w:t>
      </w:r>
      <w:proofErr w:type="gramEnd"/>
      <w:r w:rsidRPr="00455142">
        <w:rPr>
          <w:sz w:val="20"/>
          <w:szCs w:val="20"/>
        </w:rPr>
        <w:t xml:space="preserve">. Masalah selanjutnya yaitu terkait penerima Bantuan Langsung Tunai Dana Desa ada 78 Keluarga Penerima Manfaat (KPM) di tahun 2021 dan tahun 2022 di Desa  Rinondoran dan masih ada masyarakat yang membutuhkan bantuan tersebut tetapi tidak menjadi penerima. </w:t>
      </w:r>
      <w:proofErr w:type="gramStart"/>
      <w:r w:rsidRPr="00455142">
        <w:rPr>
          <w:sz w:val="20"/>
          <w:szCs w:val="20"/>
        </w:rPr>
        <w:t>Sebaliknya, ada yang menjadi penerima bantuan tetapi berasal dari keluarga mampu.</w:t>
      </w:r>
      <w:proofErr w:type="gramEnd"/>
      <w:r w:rsidRPr="00455142">
        <w:rPr>
          <w:sz w:val="20"/>
          <w:szCs w:val="20"/>
        </w:rPr>
        <w:t xml:space="preserve"> </w:t>
      </w:r>
      <w:proofErr w:type="gramStart"/>
      <w:r w:rsidRPr="00455142">
        <w:rPr>
          <w:sz w:val="20"/>
          <w:szCs w:val="20"/>
        </w:rPr>
        <w:t>Hal tersebut membuat program ini menjadi tidak tepat sasaran.</w:t>
      </w:r>
      <w:proofErr w:type="gramEnd"/>
    </w:p>
    <w:p w:rsidR="00455142" w:rsidRPr="00455142" w:rsidRDefault="00D110FA" w:rsidP="00455142">
      <w:pPr>
        <w:jc w:val="both"/>
        <w:rPr>
          <w:sz w:val="20"/>
          <w:szCs w:val="20"/>
        </w:rPr>
      </w:pPr>
      <w:r w:rsidRPr="00455142">
        <w:rPr>
          <w:sz w:val="20"/>
          <w:szCs w:val="20"/>
        </w:rPr>
        <w:tab/>
        <w:t xml:space="preserve">Berdasarkan uraian diatas maka yang menjadi fokus masalah dalam penelitian ini yaitu implementasi program BLT-DD di Desa Rinonodoran Kecamatan Likupang Timur dalam hal ini Pemerintah Desa dan sasaran kebijakan yang terkait dalam proses penyaluran dana bantuan. Berdasarkan latar belakang dan fokus masalah yang ada, maka rumusan masalahnya adalah: </w:t>
      </w:r>
      <w:r w:rsidRPr="00455142">
        <w:rPr>
          <w:noProof/>
          <w:sz w:val="20"/>
          <w:szCs w:val="20"/>
        </w:rPr>
        <w:t>Bagaimana implemetasi penyaluran Bantuan Langsung Tunai Dana Desa (BLT-DD) di Desa Rinondoran Kecamatan Likupang Timur dan Apa saja faktor penghambat dalam pelaksanaan penyaluran</w:t>
      </w:r>
      <w:r w:rsidR="00455142" w:rsidRPr="00455142">
        <w:rPr>
          <w:noProof/>
          <w:sz w:val="20"/>
          <w:szCs w:val="20"/>
        </w:rPr>
        <w:t xml:space="preserve"> bantuan tersebut</w:t>
      </w:r>
      <w:r w:rsidRPr="00455142">
        <w:rPr>
          <w:sz w:val="20"/>
          <w:szCs w:val="20"/>
        </w:rPr>
        <w:t xml:space="preserve">. </w:t>
      </w:r>
      <w:proofErr w:type="gramStart"/>
      <w:r w:rsidRPr="00455142">
        <w:rPr>
          <w:sz w:val="20"/>
          <w:szCs w:val="20"/>
        </w:rPr>
        <w:t xml:space="preserve">Dengan tujuan </w:t>
      </w:r>
      <w:r w:rsidRPr="00455142">
        <w:rPr>
          <w:noProof/>
          <w:sz w:val="20"/>
          <w:szCs w:val="20"/>
        </w:rPr>
        <w:t xml:space="preserve">Untuk mengetahui implementasi penyaluran Bantuan Langsung Tunai Dana Desa (BLT-DD) di Desa Rinondoran Kecamatan Likupang Timur </w:t>
      </w:r>
      <w:r w:rsidR="00455142" w:rsidRPr="00455142">
        <w:rPr>
          <w:noProof/>
          <w:sz w:val="20"/>
          <w:szCs w:val="20"/>
        </w:rPr>
        <w:t xml:space="preserve">dan </w:t>
      </w:r>
      <w:r w:rsidRPr="00455142">
        <w:rPr>
          <w:noProof/>
          <w:sz w:val="20"/>
          <w:szCs w:val="20"/>
        </w:rPr>
        <w:t xml:space="preserve">mengetahui </w:t>
      </w:r>
      <w:r w:rsidR="00455142" w:rsidRPr="00455142">
        <w:rPr>
          <w:noProof/>
          <w:sz w:val="20"/>
          <w:szCs w:val="20"/>
        </w:rPr>
        <w:t>faktor-faktor yang mempengaruhinya.</w:t>
      </w:r>
      <w:proofErr w:type="gramEnd"/>
    </w:p>
    <w:p w:rsidR="00455142" w:rsidRPr="00455142" w:rsidRDefault="00455142" w:rsidP="00455142">
      <w:pPr>
        <w:jc w:val="both"/>
        <w:rPr>
          <w:sz w:val="20"/>
          <w:szCs w:val="20"/>
        </w:rPr>
      </w:pPr>
      <w:r w:rsidRPr="00455142">
        <w:rPr>
          <w:sz w:val="20"/>
          <w:szCs w:val="20"/>
        </w:rPr>
        <w:tab/>
      </w:r>
      <w:r w:rsidR="00D110FA" w:rsidRPr="00455142">
        <w:rPr>
          <w:sz w:val="20"/>
          <w:szCs w:val="20"/>
        </w:rPr>
        <w:t xml:space="preserve">Dengan adanya penelitian ini maka diharapkan bisa memberikan manfaat sebagai berikut: Secara teoritis, </w:t>
      </w:r>
      <w:r w:rsidRPr="00455142">
        <w:rPr>
          <w:noProof/>
          <w:sz w:val="20"/>
          <w:szCs w:val="20"/>
        </w:rPr>
        <w:t xml:space="preserve">penelitian ini bisa memberi sumbangan pemikiran bagi pengembangan ilmu pengetahuan serta menjadi bahan informasi buat aktivitas kajian ilmiah bagi peneliti lain yang relevan. Kemudian bisa berguna dalam memperkaya referensi tentang profesi pekerjaan sosial yang dimiliki khususnya pada prosedur penyaluran bantuan langsung tunai dalam mengurangi angka kemiskinan. </w:t>
      </w:r>
      <w:r w:rsidR="00D110FA" w:rsidRPr="00455142">
        <w:rPr>
          <w:sz w:val="20"/>
          <w:szCs w:val="20"/>
        </w:rPr>
        <w:t>Dan secara praktis</w:t>
      </w:r>
      <w:r w:rsidRPr="00455142">
        <w:rPr>
          <w:noProof/>
          <w:sz w:val="20"/>
          <w:szCs w:val="20"/>
        </w:rPr>
        <w:t>, penelitian ini bisa menjadi bahan masukan bagi para pemangku kepentingan dalam upaya perumusan program atau alternatif kebijakan yang tepat serta bisa menjadi masukan pada masyarakat luas supaya lebih peka dan responsive terhadap permasalahan sosial yang ada.</w:t>
      </w:r>
    </w:p>
    <w:p w:rsidR="00E014F8" w:rsidRDefault="00E014F8" w:rsidP="00E014F8">
      <w:pPr>
        <w:jc w:val="both"/>
        <w:rPr>
          <w:sz w:val="20"/>
          <w:szCs w:val="20"/>
        </w:rPr>
      </w:pPr>
    </w:p>
    <w:p w:rsidR="00E014F8" w:rsidRPr="00CC7411" w:rsidRDefault="00E014F8" w:rsidP="00CC7411">
      <w:pPr>
        <w:jc w:val="both"/>
        <w:rPr>
          <w:b/>
          <w:szCs w:val="20"/>
        </w:rPr>
      </w:pPr>
      <w:r w:rsidRPr="00CC7411">
        <w:rPr>
          <w:b/>
          <w:szCs w:val="20"/>
        </w:rPr>
        <w:t>II. METODE PENELITIAN</w:t>
      </w:r>
    </w:p>
    <w:p w:rsidR="00E014F8" w:rsidRPr="001A6E00" w:rsidRDefault="00E014F8" w:rsidP="00E014F8">
      <w:pPr>
        <w:jc w:val="center"/>
        <w:rPr>
          <w:sz w:val="20"/>
          <w:szCs w:val="20"/>
        </w:rPr>
      </w:pPr>
    </w:p>
    <w:p w:rsidR="00E014F8" w:rsidRPr="00455142" w:rsidRDefault="00E014F8" w:rsidP="00E014F8">
      <w:pPr>
        <w:jc w:val="both"/>
        <w:rPr>
          <w:sz w:val="20"/>
          <w:szCs w:val="20"/>
          <w:lang w:val="en-US"/>
        </w:rPr>
      </w:pPr>
      <w:r w:rsidRPr="001A6E00">
        <w:rPr>
          <w:sz w:val="20"/>
          <w:szCs w:val="20"/>
        </w:rPr>
        <w:tab/>
      </w:r>
      <w:proofErr w:type="gramStart"/>
      <w:r w:rsidR="00455142" w:rsidRPr="00A92B09">
        <w:rPr>
          <w:sz w:val="20"/>
          <w:szCs w:val="20"/>
        </w:rPr>
        <w:t>Metode yang digunakan dalam penelitian ini adalah metode penelitian kualitatif dengan pendekatan deskriptif.</w:t>
      </w:r>
      <w:proofErr w:type="gramEnd"/>
      <w:r w:rsidR="00455142" w:rsidRPr="00A92B09">
        <w:rPr>
          <w:sz w:val="20"/>
          <w:szCs w:val="20"/>
        </w:rPr>
        <w:t xml:space="preserve"> </w:t>
      </w:r>
      <w:r w:rsidR="00455142" w:rsidRPr="00A92B09">
        <w:rPr>
          <w:rStyle w:val="y2iqfc"/>
          <w:rFonts w:eastAsia="SimSun"/>
          <w:sz w:val="20"/>
          <w:szCs w:val="20"/>
          <w:lang w:val="id-ID"/>
        </w:rPr>
        <w:t>Penelitian kualitatif adalah penelitian yang bermaksud untuk memahami fenomena apa yang dialami oleh subjek penelitian secara holistik dan deskriptif dalam bentuk kata-kata dan bahasa, dalam konteks alam yang khusus dan dengan memanfaatkan berbagai strategi ilmiah</w:t>
      </w:r>
      <w:r w:rsidR="00445025">
        <w:rPr>
          <w:rStyle w:val="y2iqfc"/>
          <w:rFonts w:eastAsia="SimSun"/>
          <w:sz w:val="20"/>
          <w:szCs w:val="20"/>
          <w:lang w:val="en-US"/>
        </w:rPr>
        <w:t xml:space="preserve"> </w:t>
      </w:r>
      <w:r w:rsidR="004F3E21">
        <w:rPr>
          <w:rStyle w:val="y2iqfc"/>
          <w:rFonts w:eastAsia="SimSun"/>
          <w:sz w:val="20"/>
          <w:szCs w:val="20"/>
          <w:lang w:val="en-US"/>
        </w:rPr>
        <w:fldChar w:fldCharType="begin" w:fldLock="1"/>
      </w:r>
      <w:r w:rsidR="00FC37E2">
        <w:rPr>
          <w:rStyle w:val="y2iqfc"/>
          <w:rFonts w:eastAsia="SimSun"/>
          <w:sz w:val="20"/>
          <w:szCs w:val="20"/>
          <w:lang w:val="en-US"/>
        </w:rPr>
        <w:instrText>ADDIN CSL_CITATION {"citationItems":[{"id":"ITEM-1","itemData":{"author":[{"dropping-particle":"","family":"Moleong","given":"Lexi","non-dropping-particle":"","parse-names":false,"suffix":""}],"id":"ITEM-1","issued":{"date-parts":[["2007"]]},"publisher":"Remaja Rosdakarya","publisher-place":"Bandung","title":"Metodologi Penelitian Kualitatif","type":"book"},"uris":["http://www.mendeley.com/documents/?uuid=ab194e9d-6f75-47bd-aa49-a702c2daa149"]}],"mendeley":{"formattedCitation":"[4]","plainTextFormattedCitation":"[4]","previouslyFormattedCitation":"[4]"},"properties":{"noteIndex":0},"schema":"https://github.com/citation-style-language/schema/raw/master/csl-citation.json"}</w:instrText>
      </w:r>
      <w:r w:rsidR="004F3E21">
        <w:rPr>
          <w:rStyle w:val="y2iqfc"/>
          <w:rFonts w:eastAsia="SimSun"/>
          <w:sz w:val="20"/>
          <w:szCs w:val="20"/>
          <w:lang w:val="en-US"/>
        </w:rPr>
        <w:fldChar w:fldCharType="separate"/>
      </w:r>
      <w:r w:rsidR="004F3E21" w:rsidRPr="004F3E21">
        <w:rPr>
          <w:rStyle w:val="y2iqfc"/>
          <w:rFonts w:eastAsia="SimSun"/>
          <w:noProof/>
          <w:sz w:val="20"/>
          <w:szCs w:val="20"/>
          <w:lang w:val="en-US"/>
        </w:rPr>
        <w:t>[4]</w:t>
      </w:r>
      <w:r w:rsidR="004F3E21">
        <w:rPr>
          <w:rStyle w:val="y2iqfc"/>
          <w:rFonts w:eastAsia="SimSun"/>
          <w:sz w:val="20"/>
          <w:szCs w:val="20"/>
          <w:lang w:val="en-US"/>
        </w:rPr>
        <w:fldChar w:fldCharType="end"/>
      </w:r>
      <w:r w:rsidR="00445025">
        <w:rPr>
          <w:rStyle w:val="y2iqfc"/>
          <w:rFonts w:eastAsia="SimSun"/>
          <w:sz w:val="20"/>
          <w:szCs w:val="20"/>
          <w:lang w:val="en-US"/>
        </w:rPr>
        <w:t>.</w:t>
      </w:r>
    </w:p>
    <w:p w:rsidR="00E014F8" w:rsidRPr="001A6E00" w:rsidRDefault="00E014F8" w:rsidP="00E014F8">
      <w:pPr>
        <w:jc w:val="both"/>
        <w:rPr>
          <w:sz w:val="20"/>
          <w:szCs w:val="20"/>
        </w:rPr>
      </w:pPr>
      <w:r w:rsidRPr="001A6E00">
        <w:rPr>
          <w:sz w:val="20"/>
          <w:szCs w:val="20"/>
        </w:rPr>
        <w:tab/>
      </w:r>
      <w:proofErr w:type="gramStart"/>
      <w:r w:rsidRPr="001A6E00">
        <w:rPr>
          <w:sz w:val="20"/>
          <w:szCs w:val="20"/>
        </w:rPr>
        <w:t xml:space="preserve">Yang menjadi lokasi penelitian ini adalah Desa </w:t>
      </w:r>
      <w:r w:rsidR="00455142">
        <w:rPr>
          <w:sz w:val="20"/>
          <w:szCs w:val="20"/>
        </w:rPr>
        <w:t>Rinonodoran Kecamatan Likupang Timur Kabupaten Minahasa Utara.</w:t>
      </w:r>
      <w:proofErr w:type="gramEnd"/>
      <w:r w:rsidR="00455142">
        <w:rPr>
          <w:sz w:val="20"/>
          <w:szCs w:val="20"/>
        </w:rPr>
        <w:t xml:space="preserve"> </w:t>
      </w:r>
      <w:r w:rsidR="00455142" w:rsidRPr="00A92B09">
        <w:rPr>
          <w:sz w:val="20"/>
          <w:szCs w:val="20"/>
        </w:rPr>
        <w:t>Cara terbaik yang perlu ditempuh dalam penentuan lokasi penelitian adalah jalan mempertimbangkan teori substantif dengan melihat apakah ada kesesuaian antara waktu, biaya dan tenaga dalam penentuan lokasi penelitian</w:t>
      </w:r>
      <w:r w:rsidR="004F3E21">
        <w:rPr>
          <w:sz w:val="20"/>
          <w:szCs w:val="20"/>
        </w:rPr>
        <w:t xml:space="preserve"> </w:t>
      </w:r>
      <w:r w:rsidR="00FC37E2">
        <w:rPr>
          <w:sz w:val="20"/>
          <w:szCs w:val="20"/>
        </w:rPr>
        <w:fldChar w:fldCharType="begin" w:fldLock="1"/>
      </w:r>
      <w:r w:rsidR="00026792">
        <w:rPr>
          <w:sz w:val="20"/>
          <w:szCs w:val="20"/>
        </w:rPr>
        <w:instrText>ADDIN CSL_CITATION {"citationItems":[{"id":"ITEM-1","itemData":{"author":[{"dropping-particle":"","family":"Moleong","given":"Lexy J","non-dropping-particle":"","parse-names":false,"suffix":""}],"id":"ITEM-1","issued":{"date-parts":[["2009"]]},"publisher":"Remaja Rosdakarya","publisher-place":"Bandung","title":"Metode Penelitian Kualitatif","type":"book"},"uris":["http://www.mendeley.com/documents/?uuid=471b6945-0e49-4ef8-bbfb-b1e0b1a71fd1"]}],"mendeley":{"formattedCitation":"[5]","plainTextFormattedCitation":"[5]","previouslyFormattedCitation":"[5]"},"properties":{"noteIndex":0},"schema":"https://github.com/citation-style-language/schema/raw/master/csl-citation.json"}</w:instrText>
      </w:r>
      <w:r w:rsidR="00FC37E2">
        <w:rPr>
          <w:sz w:val="20"/>
          <w:szCs w:val="20"/>
        </w:rPr>
        <w:fldChar w:fldCharType="separate"/>
      </w:r>
      <w:r w:rsidR="00FC37E2" w:rsidRPr="00FC37E2">
        <w:rPr>
          <w:noProof/>
          <w:sz w:val="20"/>
          <w:szCs w:val="20"/>
        </w:rPr>
        <w:t>[5]</w:t>
      </w:r>
      <w:r w:rsidR="00FC37E2">
        <w:rPr>
          <w:sz w:val="20"/>
          <w:szCs w:val="20"/>
        </w:rPr>
        <w:fldChar w:fldCharType="end"/>
      </w:r>
      <w:r w:rsidR="00455142" w:rsidRPr="00A92B09">
        <w:rPr>
          <w:sz w:val="20"/>
          <w:szCs w:val="20"/>
        </w:rPr>
        <w:t xml:space="preserve">. </w:t>
      </w:r>
      <w:proofErr w:type="gramStart"/>
      <w:r w:rsidR="00455142" w:rsidRPr="00A92B09">
        <w:rPr>
          <w:sz w:val="20"/>
          <w:szCs w:val="20"/>
        </w:rPr>
        <w:t>Dari pandangan tersebut, pene</w:t>
      </w:r>
      <w:r w:rsidR="00443385">
        <w:rPr>
          <w:sz w:val="20"/>
          <w:szCs w:val="20"/>
        </w:rPr>
        <w:t>liti sengaja memilih Desa Rinondoran</w:t>
      </w:r>
      <w:r w:rsidR="00455142" w:rsidRPr="00A92B09">
        <w:rPr>
          <w:sz w:val="20"/>
          <w:szCs w:val="20"/>
        </w:rPr>
        <w:t xml:space="preserve"> sebagai lokasi penelitian karena berhubung peneliti berdomisili di Desa tersebut sehingga peneliti bisa mempertimbangkan hal-hal menyangkut waktu, biaya dan tenaga dalam pelaksanaan penelitian.</w:t>
      </w:r>
      <w:proofErr w:type="gramEnd"/>
    </w:p>
    <w:p w:rsidR="001977D5" w:rsidRPr="00E3486F" w:rsidRDefault="00E014F8" w:rsidP="00443385">
      <w:pPr>
        <w:jc w:val="both"/>
        <w:rPr>
          <w:sz w:val="20"/>
          <w:szCs w:val="20"/>
        </w:rPr>
      </w:pPr>
      <w:r w:rsidRPr="001A6E00">
        <w:rPr>
          <w:sz w:val="20"/>
          <w:szCs w:val="20"/>
        </w:rPr>
        <w:tab/>
      </w:r>
      <w:r w:rsidR="00443385" w:rsidRPr="00E3486F">
        <w:rPr>
          <w:sz w:val="20"/>
          <w:szCs w:val="20"/>
        </w:rPr>
        <w:t xml:space="preserve">Fokus Penelitian; Dalam penelitian ini, peneliti berfokus pada Implementasi penyaluran Bantuan Langsung Tunai Dana Desa (BLT-DD) di Desa Rinondoran Kecamatan Likupang Timur disesuaikan dengan beberapa indikator yang terdapat dalam </w:t>
      </w:r>
      <w:r w:rsidR="001977D5" w:rsidRPr="00E3486F">
        <w:rPr>
          <w:noProof/>
          <w:sz w:val="20"/>
          <w:szCs w:val="20"/>
        </w:rPr>
        <w:t>Pedoman Penyaluran Dana Desa Tahun 2021</w:t>
      </w:r>
      <w:r w:rsidR="00443385" w:rsidRPr="00E3486F">
        <w:rPr>
          <w:sz w:val="20"/>
          <w:szCs w:val="20"/>
        </w:rPr>
        <w:t xml:space="preserve">: 1. </w:t>
      </w:r>
      <w:r w:rsidR="001977D5" w:rsidRPr="00E3486F">
        <w:rPr>
          <w:sz w:val="20"/>
          <w:szCs w:val="20"/>
        </w:rPr>
        <w:t>Sasaran Program</w:t>
      </w:r>
      <w:r w:rsidR="00443385" w:rsidRPr="00E3486F">
        <w:rPr>
          <w:sz w:val="20"/>
          <w:szCs w:val="20"/>
        </w:rPr>
        <w:t xml:space="preserve">, </w:t>
      </w:r>
      <w:r w:rsidR="001977D5" w:rsidRPr="00E3486F">
        <w:rPr>
          <w:sz w:val="20"/>
          <w:szCs w:val="20"/>
        </w:rPr>
        <w:t>yang dimaksud dengan sasaran program yaitu masyarakat kurang mampu dan belum menerima bantuan dari pusat</w:t>
      </w:r>
      <w:r w:rsidR="00443385" w:rsidRPr="00E3486F">
        <w:rPr>
          <w:sz w:val="20"/>
          <w:szCs w:val="20"/>
        </w:rPr>
        <w:t xml:space="preserve">. </w:t>
      </w:r>
      <w:proofErr w:type="gramStart"/>
      <w:r w:rsidR="00443385" w:rsidRPr="00E3486F">
        <w:rPr>
          <w:sz w:val="20"/>
          <w:szCs w:val="20"/>
        </w:rPr>
        <w:t xml:space="preserve">2. </w:t>
      </w:r>
      <w:r w:rsidR="001977D5" w:rsidRPr="00E3486F">
        <w:rPr>
          <w:sz w:val="20"/>
          <w:szCs w:val="20"/>
        </w:rPr>
        <w:t>Sumber Daya yang digunakan</w:t>
      </w:r>
      <w:r w:rsidR="00443385" w:rsidRPr="00E3486F">
        <w:rPr>
          <w:sz w:val="20"/>
          <w:szCs w:val="20"/>
        </w:rPr>
        <w:t xml:space="preserve">, </w:t>
      </w:r>
      <w:r w:rsidR="001977D5" w:rsidRPr="00E3486F">
        <w:rPr>
          <w:sz w:val="20"/>
          <w:szCs w:val="20"/>
        </w:rPr>
        <w:t>yaitu berupa sumber daya manusia (SDM) dan sumber daya non manusia lainnya dalam hal ini sumber daya finansial yang mendukung dalam implementasi kebijakan/program</w:t>
      </w:r>
      <w:r w:rsidR="00443385" w:rsidRPr="00E3486F">
        <w:rPr>
          <w:sz w:val="20"/>
          <w:szCs w:val="20"/>
        </w:rPr>
        <w:t>.</w:t>
      </w:r>
      <w:proofErr w:type="gramEnd"/>
      <w:r w:rsidR="00443385" w:rsidRPr="00E3486F">
        <w:rPr>
          <w:sz w:val="20"/>
          <w:szCs w:val="20"/>
        </w:rPr>
        <w:t xml:space="preserve"> 3. </w:t>
      </w:r>
      <w:r w:rsidR="001977D5" w:rsidRPr="00E3486F">
        <w:rPr>
          <w:sz w:val="20"/>
          <w:szCs w:val="20"/>
        </w:rPr>
        <w:t>Komunikasi</w:t>
      </w:r>
      <w:r w:rsidR="00443385" w:rsidRPr="00E3486F">
        <w:rPr>
          <w:sz w:val="20"/>
          <w:szCs w:val="20"/>
        </w:rPr>
        <w:t xml:space="preserve">, </w:t>
      </w:r>
      <w:r w:rsidR="001977D5" w:rsidRPr="00E3486F">
        <w:rPr>
          <w:sz w:val="20"/>
          <w:szCs w:val="20"/>
        </w:rPr>
        <w:t xml:space="preserve">Menunjuk pada setiap kebijakan/program </w:t>
      </w:r>
      <w:proofErr w:type="gramStart"/>
      <w:r w:rsidR="001977D5" w:rsidRPr="00E3486F">
        <w:rPr>
          <w:sz w:val="20"/>
          <w:szCs w:val="20"/>
        </w:rPr>
        <w:t>akan</w:t>
      </w:r>
      <w:proofErr w:type="gramEnd"/>
      <w:r w:rsidR="001977D5" w:rsidRPr="00E3486F">
        <w:rPr>
          <w:sz w:val="20"/>
          <w:szCs w:val="20"/>
        </w:rPr>
        <w:t xml:space="preserve"> dapat diimplementasikan dengan baik jika terjadi komunikasi yang efektif antara pelaksana program kebijakan dengan para kelompok sasaran. 4. Faktor-faktor dalam implementasi penyaluran program Bantuan Langsung Tunai Dana Desa (BLT-DD).</w:t>
      </w:r>
    </w:p>
    <w:p w:rsidR="00C73B3C" w:rsidRDefault="00443385" w:rsidP="001977D5">
      <w:pPr>
        <w:jc w:val="both"/>
        <w:rPr>
          <w:sz w:val="20"/>
          <w:szCs w:val="20"/>
        </w:rPr>
      </w:pPr>
      <w:r w:rsidRPr="00E3486F">
        <w:rPr>
          <w:sz w:val="20"/>
          <w:szCs w:val="20"/>
        </w:rPr>
        <w:tab/>
      </w:r>
      <w:proofErr w:type="gramStart"/>
      <w:r w:rsidR="001977D5" w:rsidRPr="00E3486F">
        <w:rPr>
          <w:sz w:val="20"/>
          <w:szCs w:val="20"/>
        </w:rPr>
        <w:t>Sumber data dalam penelitian ini yaitu data primer dan data sekunder.</w:t>
      </w:r>
      <w:proofErr w:type="gramEnd"/>
      <w:r w:rsidR="001977D5" w:rsidRPr="00E3486F">
        <w:rPr>
          <w:sz w:val="20"/>
          <w:szCs w:val="20"/>
        </w:rPr>
        <w:t xml:space="preserve"> Untuk teknik pengumpulan data</w:t>
      </w:r>
    </w:p>
    <w:p w:rsidR="00C73B3C" w:rsidRDefault="00C73B3C" w:rsidP="001977D5">
      <w:pPr>
        <w:jc w:val="both"/>
        <w:rPr>
          <w:sz w:val="20"/>
          <w:szCs w:val="20"/>
        </w:rPr>
      </w:pPr>
      <w:r>
        <w:rPr>
          <w:sz w:val="20"/>
          <w:szCs w:val="20"/>
        </w:rPr>
        <w:t>32</w:t>
      </w:r>
      <w:r w:rsidR="001977D5" w:rsidRPr="00E3486F">
        <w:rPr>
          <w:sz w:val="20"/>
          <w:szCs w:val="20"/>
        </w:rPr>
        <w:t xml:space="preserve"> </w:t>
      </w:r>
    </w:p>
    <w:p w:rsidR="001977D5" w:rsidRPr="00E3486F" w:rsidRDefault="001977D5" w:rsidP="001977D5">
      <w:pPr>
        <w:jc w:val="both"/>
        <w:rPr>
          <w:sz w:val="20"/>
          <w:szCs w:val="20"/>
        </w:rPr>
      </w:pPr>
      <w:proofErr w:type="gramStart"/>
      <w:r w:rsidRPr="00E3486F">
        <w:rPr>
          <w:sz w:val="20"/>
          <w:szCs w:val="20"/>
        </w:rPr>
        <w:lastRenderedPageBreak/>
        <w:t>yaitu</w:t>
      </w:r>
      <w:proofErr w:type="gramEnd"/>
      <w:r w:rsidRPr="00E3486F">
        <w:rPr>
          <w:sz w:val="20"/>
          <w:szCs w:val="20"/>
        </w:rPr>
        <w:t xml:space="preserve"> mulai dari observasi, wawancara dan dokumentasi. Selanjutnya teknik analisis data yang digunakan yaitu teknik analisis data dari Miles dan Huberman mulai dari reduksi data, penyajian data dan penarikan kesimpulan</w:t>
      </w:r>
      <w:r w:rsidR="00BF3B5A" w:rsidRPr="00E3486F">
        <w:rPr>
          <w:sz w:val="20"/>
          <w:szCs w:val="20"/>
        </w:rPr>
        <w:t xml:space="preserve"> </w:t>
      </w:r>
      <w:r w:rsidR="00026792" w:rsidRPr="00E3486F">
        <w:rPr>
          <w:sz w:val="20"/>
          <w:szCs w:val="20"/>
        </w:rPr>
        <w:fldChar w:fldCharType="begin" w:fldLock="1"/>
      </w:r>
      <w:r w:rsidR="002809D5" w:rsidRPr="00E3486F">
        <w:rPr>
          <w:sz w:val="20"/>
          <w:szCs w:val="20"/>
        </w:rPr>
        <w:instrText>ADDIN CSL_CITATION {"citationItems":[{"id":"ITEM-1","itemData":{"author":[{"dropping-particle":"","family":"Sugiyono","given":"","non-dropping-particle":"","parse-names":false,"suffix":""}],"id":"ITEM-1","issued":{"date-parts":[["2009"]]},"publisher":"Alfabeta","publisher-place":"Bandung","title":"Metode Penelitian Kualitatif, Kuantitatif","type":"book"},"uris":["http://www.mendeley.com/documents/?uuid=1af17776-2939-4dd1-a2fe-aa8ee9706793"]}],"mendeley":{"formattedCitation":"[6]","plainTextFormattedCitation":"[6]","previouslyFormattedCitation":"[6]"},"properties":{"noteIndex":0},"schema":"https://github.com/citation-style-language/schema/raw/master/csl-citation.json"}</w:instrText>
      </w:r>
      <w:r w:rsidR="00026792" w:rsidRPr="00E3486F">
        <w:rPr>
          <w:sz w:val="20"/>
          <w:szCs w:val="20"/>
        </w:rPr>
        <w:fldChar w:fldCharType="separate"/>
      </w:r>
      <w:r w:rsidR="00026792" w:rsidRPr="00E3486F">
        <w:rPr>
          <w:noProof/>
          <w:sz w:val="20"/>
          <w:szCs w:val="20"/>
        </w:rPr>
        <w:t>[6]</w:t>
      </w:r>
      <w:r w:rsidR="00026792" w:rsidRPr="00E3486F">
        <w:rPr>
          <w:sz w:val="20"/>
          <w:szCs w:val="20"/>
        </w:rPr>
        <w:fldChar w:fldCharType="end"/>
      </w:r>
    </w:p>
    <w:p w:rsidR="00E014F8" w:rsidRPr="00CC7411" w:rsidRDefault="00E014F8" w:rsidP="00CC7411">
      <w:pPr>
        <w:jc w:val="both"/>
        <w:rPr>
          <w:b/>
          <w:szCs w:val="20"/>
        </w:rPr>
      </w:pPr>
      <w:r w:rsidRPr="00CC7411">
        <w:rPr>
          <w:b/>
          <w:szCs w:val="20"/>
        </w:rPr>
        <w:t>III. HASIL DAN PEMBAHASAN</w:t>
      </w:r>
    </w:p>
    <w:p w:rsidR="00E014F8" w:rsidRPr="00E3486F" w:rsidRDefault="00E014F8" w:rsidP="00E014F8">
      <w:pPr>
        <w:jc w:val="center"/>
        <w:rPr>
          <w:sz w:val="20"/>
          <w:szCs w:val="20"/>
        </w:rPr>
      </w:pPr>
    </w:p>
    <w:p w:rsidR="0012487C" w:rsidRDefault="00E014F8" w:rsidP="006A3169">
      <w:pPr>
        <w:jc w:val="both"/>
        <w:rPr>
          <w:sz w:val="20"/>
          <w:szCs w:val="20"/>
        </w:rPr>
      </w:pPr>
      <w:r w:rsidRPr="00E3486F">
        <w:rPr>
          <w:sz w:val="20"/>
          <w:szCs w:val="20"/>
        </w:rPr>
        <w:tab/>
      </w:r>
      <w:r w:rsidR="00D56894" w:rsidRPr="00A92B09">
        <w:rPr>
          <w:sz w:val="20"/>
          <w:szCs w:val="20"/>
        </w:rPr>
        <w:t>Kebijakan merupakan arah tindakan yang mempunyai maksud yang ditetapkan oleh seorang actor atau sejumlah aktor dalam mengatasi suatu masalah atau suatu persoalan</w:t>
      </w:r>
      <w:r w:rsidR="00D56894">
        <w:rPr>
          <w:sz w:val="20"/>
          <w:szCs w:val="20"/>
        </w:rPr>
        <w:t xml:space="preserve"> </w:t>
      </w:r>
      <w:r w:rsidR="001C4AB0">
        <w:rPr>
          <w:sz w:val="20"/>
          <w:szCs w:val="20"/>
        </w:rPr>
        <w:fldChar w:fldCharType="begin" w:fldLock="1"/>
      </w:r>
      <w:r w:rsidR="00BA470A">
        <w:rPr>
          <w:sz w:val="20"/>
          <w:szCs w:val="20"/>
        </w:rPr>
        <w:instrText>ADDIN CSL_CITATION {"citationItems":[{"id":"ITEM-1","itemData":{"author":[{"dropping-particle":"","family":"Tumbel","given":"Goinpeace Handerson","non-dropping-particle":"","parse-names":false,"suffix":""}],"container-title":"Jurnal Administro : Jurnal Kajian Kebijakan dan ilmu Administrasi Negara","id":"ITEM-1","issue":"1","issued":{"date-parts":[["2020"]]},"page":"38-44","title":"Kebijakan Pembangunan Berbasis Lingkungan di Kota Manado","type":"article-journal","volume":"2"},"uris":["http://www.mendeley.com/documents/?uuid=947b78f1-2d1b-4676-87a9-e11e71c5ae2d"]}],"mendeley":{"formattedCitation":"[7]","plainTextFormattedCitation":"[7]","previouslyFormattedCitation":"[7]"},"properties":{"noteIndex":0},"schema":"https://github.com/citation-style-language/schema/raw/master/csl-citation.json"}</w:instrText>
      </w:r>
      <w:r w:rsidR="001C4AB0">
        <w:rPr>
          <w:sz w:val="20"/>
          <w:szCs w:val="20"/>
        </w:rPr>
        <w:fldChar w:fldCharType="separate"/>
      </w:r>
      <w:r w:rsidR="001C4AB0" w:rsidRPr="001C4AB0">
        <w:rPr>
          <w:noProof/>
          <w:sz w:val="20"/>
          <w:szCs w:val="20"/>
        </w:rPr>
        <w:t>[7]</w:t>
      </w:r>
      <w:r w:rsidR="001C4AB0">
        <w:rPr>
          <w:sz w:val="20"/>
          <w:szCs w:val="20"/>
        </w:rPr>
        <w:fldChar w:fldCharType="end"/>
      </w:r>
      <w:r w:rsidR="00D56894">
        <w:rPr>
          <w:sz w:val="20"/>
          <w:szCs w:val="20"/>
        </w:rPr>
        <w:t>.</w:t>
      </w:r>
      <w:r w:rsidR="00D56894" w:rsidRPr="00E3486F">
        <w:rPr>
          <w:sz w:val="20"/>
          <w:szCs w:val="20"/>
        </w:rPr>
        <w:t xml:space="preserve"> </w:t>
      </w:r>
      <w:r w:rsidR="0012487C" w:rsidRPr="009D3025">
        <w:rPr>
          <w:sz w:val="20"/>
          <w:szCs w:val="20"/>
        </w:rPr>
        <w:t>Kebijakan publik sering dipahami sebagai instrument yang dipakai pemerintah untuk memecahkan masalah publik dan menyangkut kepentingan orang banyak</w:t>
      </w:r>
      <w:r w:rsidR="00FB45C6">
        <w:rPr>
          <w:sz w:val="20"/>
          <w:szCs w:val="20"/>
        </w:rPr>
        <w:t xml:space="preserve"> </w:t>
      </w:r>
      <w:r w:rsidR="00BA470A">
        <w:rPr>
          <w:sz w:val="20"/>
          <w:szCs w:val="20"/>
        </w:rPr>
        <w:fldChar w:fldCharType="begin" w:fldLock="1"/>
      </w:r>
      <w:r w:rsidR="00BA470A">
        <w:rPr>
          <w:sz w:val="20"/>
          <w:szCs w:val="20"/>
        </w:rPr>
        <w:instrText>ADDIN CSL_CITATION {"citationItems":[{"id":"ITEM-1","itemData":{"DOI":"10.53682/administro.v3i1.2054","ISSN":"2714-6413","abstract":"Penelitian ini bertujuan untuk Untuk mengetahui Model Kebijakan Mapalus Kamtibmas dalam Menanggulangi Tawuran antar Kelompok Pemuda di Kecamatan Malalayang Kota Manado. Penelitian ini menggunakan metode kualitatif. Hasil penelitian menemukan Model Kebijakan Mapalus Kamtibmas dalam menanggulangi tawuran antar kelompok pemuda belum dilaksanakan secara optimal di Kecamatan Malalayang. Hal itu disebabkan pemerintah kurang memperhatikan pembangunan non fisik khususnya pembangunan karakter para pemuda yang ada, di samping itu kurangnya berperan wadah-wadah organisasi untuk pembinaan generasi mudah dan kurangnya sarana dan prasarana untuk kegiatan menyalurkan hobby para pemuda seperti kegiatan olah raga dan seni. Faktor-faktor inilah yang menjadi penyebab terjadinya pertikaian dan tawuran antar kelompok pemuda di Kecamatan Malalayang. Di samping itu pula karena pengaruh minuman keras akibat peredaran minuman keras secara illegal, kurangnya pengawasan pemerintah setempat dan kurangnya perhatian dari orang tua serta banyaknya pemuda yang putus sekolah dan pengangguran yang menyebabkan sering terjadi pertikaian dan tawuran. Kemudian adanya ketimpangan-ketimpangan dalam masyarakat, terutama seperti masalah ekonomi, masalah sosial budaya. Selanjutnya karena perubahan sosial yang begitu cepat di dalam masyarakat serta kemajuan teknologi informasi, media sosial/internet mengakibatkan hubungan semakin dekat karena adanya Hand phone (Hp) sehingga orang dengan mudah berkomunikasi.","author":[{"dropping-particle":"","family":"Wawointana","given":"Thelma","non-dropping-particle":"","parse-names":false,"suffix":""}],"container-title":"Jurnal Administro : Jurnal Kajian Kebijakan dan ilmu Administrasi Negara","id":"ITEM-1","issue":"1","issued":{"date-parts":[["2021"]]},"page":"42-46","title":"Model Kebijakan Mapalus Kambitmas Dalam Menanggulangi Tawuran Antar Kelompok Pemuda di Kecamatan Malalayang Manado","type":"article-journal","volume":"3"},"uris":["http://www.mendeley.com/documents/?uuid=46ca3e3d-b496-4fba-bb57-a015cc8efb81"]}],"mendeley":{"formattedCitation":"[8]","plainTextFormattedCitation":"[8]"},"properties":{"noteIndex":0},"schema":"https://github.com/citation-style-language/schema/raw/master/csl-citation.json"}</w:instrText>
      </w:r>
      <w:r w:rsidR="00BA470A">
        <w:rPr>
          <w:sz w:val="20"/>
          <w:szCs w:val="20"/>
        </w:rPr>
        <w:fldChar w:fldCharType="separate"/>
      </w:r>
      <w:r w:rsidR="00BA470A" w:rsidRPr="00BA470A">
        <w:rPr>
          <w:noProof/>
          <w:sz w:val="20"/>
          <w:szCs w:val="20"/>
        </w:rPr>
        <w:t>[8]</w:t>
      </w:r>
      <w:r w:rsidR="00BA470A">
        <w:rPr>
          <w:sz w:val="20"/>
          <w:szCs w:val="20"/>
        </w:rPr>
        <w:fldChar w:fldCharType="end"/>
      </w:r>
      <w:r w:rsidR="0012487C">
        <w:rPr>
          <w:sz w:val="20"/>
          <w:szCs w:val="20"/>
        </w:rPr>
        <w:t>.</w:t>
      </w:r>
    </w:p>
    <w:p w:rsidR="001367C2" w:rsidRPr="00E3486F" w:rsidRDefault="001367C2" w:rsidP="006A3169">
      <w:pPr>
        <w:jc w:val="both"/>
        <w:rPr>
          <w:sz w:val="20"/>
          <w:szCs w:val="20"/>
        </w:rPr>
      </w:pPr>
      <w:proofErr w:type="gramStart"/>
      <w:r w:rsidRPr="00E3486F">
        <w:rPr>
          <w:sz w:val="20"/>
          <w:szCs w:val="20"/>
        </w:rPr>
        <w:t>Implementasi kebijakan adalah salah satu tahap yang sangat penting dalam kebijakan.</w:t>
      </w:r>
      <w:proofErr w:type="gramEnd"/>
      <w:r w:rsidRPr="00E3486F">
        <w:rPr>
          <w:sz w:val="20"/>
          <w:szCs w:val="20"/>
        </w:rPr>
        <w:t xml:space="preserve"> Tahap implementasi merupakan penentuan terkait berhasil tidaknya pemerintah dalam menghasilkan output dan outcome sesuai dengan yang telah direncanakan. Van Meter dan Van Horn </w:t>
      </w:r>
      <w:r w:rsidRPr="00E3486F">
        <w:rPr>
          <w:rStyle w:val="y2iqfc"/>
          <w:rFonts w:eastAsia="SimSun"/>
          <w:sz w:val="20"/>
          <w:szCs w:val="20"/>
          <w:lang w:val="id-ID"/>
        </w:rPr>
        <w:t>mendefinisikan implementasi kebijakan sebagai tindakan yang dilakukan baik oleh individu atau pejabat atau kelompok pemerintah atau swasta yang diarahkan untuk mencapai tujuan yang telah ditentukan dalam keputusan kebijakan</w:t>
      </w:r>
      <w:r w:rsidR="00026792" w:rsidRPr="00E3486F">
        <w:rPr>
          <w:rStyle w:val="y2iqfc"/>
          <w:rFonts w:eastAsia="SimSun"/>
          <w:sz w:val="20"/>
          <w:szCs w:val="20"/>
          <w:lang w:val="en-US"/>
        </w:rPr>
        <w:t xml:space="preserve"> </w:t>
      </w:r>
      <w:r w:rsidR="002809D5" w:rsidRPr="00E3486F">
        <w:rPr>
          <w:rStyle w:val="y2iqfc"/>
          <w:rFonts w:eastAsia="SimSun"/>
          <w:sz w:val="20"/>
          <w:szCs w:val="20"/>
          <w:lang w:val="en-US"/>
        </w:rPr>
        <w:fldChar w:fldCharType="begin" w:fldLock="1"/>
      </w:r>
      <w:r w:rsidR="00BA470A">
        <w:rPr>
          <w:rStyle w:val="y2iqfc"/>
          <w:rFonts w:eastAsia="SimSun"/>
          <w:sz w:val="20"/>
          <w:szCs w:val="20"/>
          <w:lang w:val="en-US"/>
        </w:rPr>
        <w:instrText>ADDIN CSL_CITATION {"citationItems":[{"id":"ITEM-1","itemData":{"author":[{"dropping-particle":"","family":"Agustino","given":"Leo","non-dropping-particle":"","parse-names":false,"suffix":""}],"id":"ITEM-1","issued":{"date-parts":[["2006"]]},"publisher":"Alfabeta","publisher-place":"Bandung","title":"Dasar-dasar Kebijakan Publik","type":"book"},"uris":["http://www.mendeley.com/documents/?uuid=e1ffa4e6-7bcc-41df-b0e1-315cbf54539e"]}],"mendeley":{"formattedCitation":"[9]","plainTextFormattedCitation":"[9]","previouslyFormattedCitation":"[8]"},"properties":{"noteIndex":0},"schema":"https://github.com/citation-style-language/schema/raw/master/csl-citation.json"}</w:instrText>
      </w:r>
      <w:r w:rsidR="002809D5" w:rsidRPr="00E3486F">
        <w:rPr>
          <w:rStyle w:val="y2iqfc"/>
          <w:rFonts w:eastAsia="SimSun"/>
          <w:sz w:val="20"/>
          <w:szCs w:val="20"/>
          <w:lang w:val="en-US"/>
        </w:rPr>
        <w:fldChar w:fldCharType="separate"/>
      </w:r>
      <w:r w:rsidR="00BA470A" w:rsidRPr="00BA470A">
        <w:rPr>
          <w:rStyle w:val="y2iqfc"/>
          <w:rFonts w:eastAsia="SimSun"/>
          <w:noProof/>
          <w:sz w:val="20"/>
          <w:szCs w:val="20"/>
          <w:lang w:val="en-US"/>
        </w:rPr>
        <w:t>[9]</w:t>
      </w:r>
      <w:r w:rsidR="002809D5" w:rsidRPr="00E3486F">
        <w:rPr>
          <w:rStyle w:val="y2iqfc"/>
          <w:rFonts w:eastAsia="SimSun"/>
          <w:sz w:val="20"/>
          <w:szCs w:val="20"/>
          <w:lang w:val="en-US"/>
        </w:rPr>
        <w:fldChar w:fldCharType="end"/>
      </w:r>
      <w:r w:rsidRPr="00E3486F">
        <w:rPr>
          <w:rStyle w:val="y2iqfc"/>
          <w:rFonts w:eastAsia="SimSun"/>
          <w:sz w:val="20"/>
          <w:szCs w:val="20"/>
          <w:lang w:val="id-ID"/>
        </w:rPr>
        <w:t>.</w:t>
      </w:r>
    </w:p>
    <w:p w:rsidR="001367C2" w:rsidRPr="00E3486F" w:rsidRDefault="001367C2" w:rsidP="006A3169">
      <w:pPr>
        <w:pStyle w:val="ListParagraph"/>
        <w:ind w:left="0"/>
        <w:jc w:val="both"/>
        <w:rPr>
          <w:sz w:val="20"/>
          <w:szCs w:val="20"/>
        </w:rPr>
      </w:pPr>
      <w:r w:rsidRPr="00E3486F">
        <w:rPr>
          <w:sz w:val="20"/>
          <w:szCs w:val="20"/>
        </w:rPr>
        <w:tab/>
        <w:t xml:space="preserve">Dalam proses implementasi penyaluran Bantuan Langsung Tunai Dana Desa (BLT-DD) di Desa Rinondoran Kecamatan Likupang Timur yang meliputi beberapa indikator </w:t>
      </w:r>
      <w:proofErr w:type="gramStart"/>
      <w:r w:rsidRPr="00E3486F">
        <w:rPr>
          <w:sz w:val="20"/>
          <w:szCs w:val="20"/>
        </w:rPr>
        <w:t>yaitu :</w:t>
      </w:r>
      <w:proofErr w:type="gramEnd"/>
    </w:p>
    <w:p w:rsidR="00E3486F" w:rsidRPr="00E3486F" w:rsidRDefault="001367C2" w:rsidP="006A3169">
      <w:pPr>
        <w:pStyle w:val="ListParagraph"/>
        <w:numPr>
          <w:ilvl w:val="0"/>
          <w:numId w:val="12"/>
        </w:numPr>
        <w:jc w:val="both"/>
        <w:rPr>
          <w:rStyle w:val="y2iqfc"/>
          <w:rFonts w:eastAsia="SimSun"/>
          <w:sz w:val="20"/>
          <w:szCs w:val="20"/>
          <w:lang w:val="id-ID"/>
        </w:rPr>
      </w:pPr>
      <w:r w:rsidRPr="00E3486F">
        <w:rPr>
          <w:sz w:val="20"/>
          <w:szCs w:val="20"/>
        </w:rPr>
        <w:t xml:space="preserve">Sasaran Program. Menurut Smith (1973) </w:t>
      </w:r>
      <w:r w:rsidRPr="00E3486F">
        <w:rPr>
          <w:rStyle w:val="y2iqfc"/>
          <w:rFonts w:eastAsia="SimSun"/>
          <w:sz w:val="20"/>
          <w:szCs w:val="20"/>
          <w:lang w:val="id-ID"/>
        </w:rPr>
        <w:t>variabel kelompok sasaran (target group), yaitu bagian dari pemangku kebijakan yang diharapkan mengadopsi pola interaksi seperti yang diharapkan oleh pembuat kebijakan.</w:t>
      </w:r>
    </w:p>
    <w:p w:rsidR="00E3486F" w:rsidRDefault="001367C2" w:rsidP="00E3486F">
      <w:pPr>
        <w:pStyle w:val="ListParagraph"/>
        <w:jc w:val="both"/>
        <w:rPr>
          <w:rStyle w:val="y2iqfc"/>
          <w:rFonts w:eastAsia="SimSun"/>
          <w:sz w:val="20"/>
          <w:szCs w:val="20"/>
          <w:lang w:val="en-US"/>
        </w:rPr>
      </w:pPr>
      <w:r w:rsidRPr="00E3486F">
        <w:rPr>
          <w:rStyle w:val="y2iqfc"/>
          <w:sz w:val="20"/>
          <w:szCs w:val="20"/>
          <w:lang w:val="id-ID"/>
        </w:rPr>
        <w:t>Van Meter dan Van Horn menjelaskan bahwa kinerja kebijakan dipengaruhi oleh beberapa variabel berbeda yang saling terkait,</w:t>
      </w:r>
      <w:r w:rsidRPr="006A3169">
        <w:rPr>
          <w:rStyle w:val="y2iqfc"/>
          <w:sz w:val="20"/>
          <w:szCs w:val="20"/>
          <w:lang w:val="id-ID"/>
        </w:rPr>
        <w:t xml:space="preserve"> salah satunya adalah standar dan tujuan kebijakan. Standar dan tujuan kebijakan pada dasarnya adalah apa yang ingin dicapai oleh program atau kebijakan, baik berwujud atau tidak berwujud, jangka pendek, jangka menengah atau jangka panjang. Kejelasan dan tujuan kebijakan harus dilihat secara spesifik sehingga pada akhir program dapat diketahui keberhasilan atau kegagalan dari kebijakan atau program tersebut.</w:t>
      </w:r>
    </w:p>
    <w:p w:rsidR="001367C2" w:rsidRPr="006A3169" w:rsidRDefault="001367C2" w:rsidP="00E3486F">
      <w:pPr>
        <w:pStyle w:val="ListParagraph"/>
        <w:jc w:val="both"/>
        <w:rPr>
          <w:rFonts w:eastAsia="SimSun"/>
          <w:sz w:val="20"/>
          <w:szCs w:val="20"/>
          <w:lang w:val="id-ID"/>
        </w:rPr>
      </w:pPr>
      <w:proofErr w:type="gramStart"/>
      <w:r w:rsidRPr="006A3169">
        <w:rPr>
          <w:sz w:val="20"/>
          <w:szCs w:val="20"/>
        </w:rPr>
        <w:t>Dari hasil penelitian yang telah dilakukan, sasaran program yang dimaksud adalah masyarakat miskin yang berdomisili di desa bersangkutan kemudian bukan penerima PKH dan bantuan sosial pemerintah lainnya.</w:t>
      </w:r>
      <w:proofErr w:type="gramEnd"/>
      <w:r w:rsidRPr="006A3169">
        <w:rPr>
          <w:sz w:val="20"/>
          <w:szCs w:val="20"/>
        </w:rPr>
        <w:t xml:space="preserve"> Sasaran program Bantuan Langsung Tunai Dana Desa (BLT-DD) di Desa Rinondoran Kecamatan Likupang Timur sebagian besar sudah tepat sasaran. </w:t>
      </w:r>
      <w:proofErr w:type="gramStart"/>
      <w:r w:rsidRPr="006A3169">
        <w:rPr>
          <w:sz w:val="20"/>
          <w:szCs w:val="20"/>
        </w:rPr>
        <w:t>Hanya saja masih ada beberapa yang bisa dikatakan lebih layak menerima bantuan ini tetapi tidak masuk dalam daftar penerima bantuan BLT-DD.</w:t>
      </w:r>
      <w:proofErr w:type="gramEnd"/>
    </w:p>
    <w:p w:rsidR="00E3486F" w:rsidRPr="00E3486F" w:rsidRDefault="001367C2" w:rsidP="006A3169">
      <w:pPr>
        <w:pStyle w:val="ListParagraph"/>
        <w:numPr>
          <w:ilvl w:val="0"/>
          <w:numId w:val="12"/>
        </w:numPr>
        <w:jc w:val="both"/>
        <w:rPr>
          <w:rFonts w:eastAsia="SimSun"/>
          <w:sz w:val="20"/>
          <w:szCs w:val="20"/>
        </w:rPr>
      </w:pPr>
      <w:r w:rsidRPr="006A3169">
        <w:rPr>
          <w:rFonts w:eastAsia="SimSun"/>
          <w:sz w:val="20"/>
          <w:szCs w:val="20"/>
          <w:lang w:val="en-US"/>
        </w:rPr>
        <w:t>Sumber Daya yang digunakan.</w:t>
      </w:r>
      <w:r w:rsidR="00124D51" w:rsidRPr="006A3169">
        <w:rPr>
          <w:sz w:val="20"/>
          <w:szCs w:val="20"/>
        </w:rPr>
        <w:t xml:space="preserve"> Smith mengemukakan bahwa variabel </w:t>
      </w:r>
      <w:r w:rsidR="00124D51" w:rsidRPr="006A3169">
        <w:rPr>
          <w:rStyle w:val="y2iqfc"/>
          <w:rFonts w:eastAsia="SimSun"/>
          <w:sz w:val="20"/>
          <w:szCs w:val="20"/>
          <w:lang w:val="id-ID"/>
        </w:rPr>
        <w:t>implementing organization, yaitu badan pelaksana atau unit birokrasi pemerintah yang bertanggung jawab melaksanakan kebijakan. Hood dan Gunn (1984) juga mengemukakan bahwa untuk dapat mengimplementasikan kebijakan secara sempurna, diperlukan persyaratan tertentu, yaitu untuk pelaksanaan program, tersedianya waktu dan sumber daya yang cukup dan terintegrasi, hubungan dan kualitas bersifat langsung dengan hanya beberapa mata rantai, pihak yang memiliki kewenangan dan kekuasaan dapat menuntut dan memperoleh kepatuhan yang sempurna, komunikasi serta koordinasi yang sempurna.</w:t>
      </w:r>
    </w:p>
    <w:p w:rsidR="00E3486F" w:rsidRDefault="00124D51" w:rsidP="00E3486F">
      <w:pPr>
        <w:pStyle w:val="ListParagraph"/>
        <w:jc w:val="both"/>
        <w:rPr>
          <w:rFonts w:eastAsia="SimSun"/>
          <w:sz w:val="20"/>
          <w:szCs w:val="20"/>
        </w:rPr>
      </w:pPr>
      <w:proofErr w:type="gramStart"/>
      <w:r w:rsidRPr="006A3169">
        <w:rPr>
          <w:sz w:val="20"/>
          <w:szCs w:val="20"/>
        </w:rPr>
        <w:t xml:space="preserve">Candler Dkk (1998) mengemukakan bahwa kebijakan publik adalah pemanfaatan strategis terhadap sumberdaya-sumberdaya yang </w:t>
      </w:r>
      <w:r w:rsidRPr="006A3169">
        <w:rPr>
          <w:rStyle w:val="y2iqfc"/>
          <w:rFonts w:eastAsia="SimSun"/>
          <w:sz w:val="20"/>
          <w:szCs w:val="20"/>
          <w:lang w:val="id-ID"/>
        </w:rPr>
        <w:t>ada untuk memecahkan masalah publik atau pemerintah</w:t>
      </w:r>
      <w:r w:rsidRPr="006A3169">
        <w:rPr>
          <w:rStyle w:val="y2iqfc"/>
          <w:rFonts w:eastAsia="SimSun"/>
          <w:sz w:val="20"/>
          <w:szCs w:val="20"/>
        </w:rPr>
        <w:t>.</w:t>
      </w:r>
      <w:proofErr w:type="gramEnd"/>
      <w:r w:rsidRPr="006A3169">
        <w:rPr>
          <w:rStyle w:val="y2iqfc"/>
          <w:rFonts w:eastAsia="SimSun"/>
          <w:sz w:val="20"/>
          <w:szCs w:val="20"/>
        </w:rPr>
        <w:t xml:space="preserve"> </w:t>
      </w:r>
      <w:proofErr w:type="gramStart"/>
      <w:r w:rsidRPr="006A3169">
        <w:rPr>
          <w:sz w:val="20"/>
          <w:szCs w:val="20"/>
        </w:rPr>
        <w:t>Sumber daya memiliki peran penting dalam implementasi kebijakan.</w:t>
      </w:r>
      <w:proofErr w:type="gramEnd"/>
      <w:r w:rsidRPr="006A3169">
        <w:rPr>
          <w:sz w:val="20"/>
          <w:szCs w:val="20"/>
        </w:rPr>
        <w:t xml:space="preserve"> </w:t>
      </w:r>
      <w:proofErr w:type="gramStart"/>
      <w:r w:rsidRPr="006A3169">
        <w:rPr>
          <w:sz w:val="20"/>
          <w:szCs w:val="20"/>
        </w:rPr>
        <w:t>Keberhasilan implementasi kebijakan sangat tergantung dari kemampuan memanfaatkan sumber daya yang tersedia.</w:t>
      </w:r>
      <w:proofErr w:type="gramEnd"/>
      <w:r w:rsidRPr="006A3169">
        <w:rPr>
          <w:sz w:val="20"/>
          <w:szCs w:val="20"/>
        </w:rPr>
        <w:t xml:space="preserve"> </w:t>
      </w:r>
      <w:proofErr w:type="gramStart"/>
      <w:r w:rsidRPr="006A3169">
        <w:rPr>
          <w:sz w:val="20"/>
          <w:szCs w:val="20"/>
        </w:rPr>
        <w:t>Sumber daya yang dimaksud disini adalah sumber daya manusia dan sumber daya finansial.</w:t>
      </w:r>
      <w:proofErr w:type="gramEnd"/>
      <w:r w:rsidRPr="006A3169">
        <w:rPr>
          <w:sz w:val="20"/>
          <w:szCs w:val="20"/>
        </w:rPr>
        <w:t xml:space="preserve"> Tanpa adanya sumber daya yang memadai, suatu kebijakan atau program tidak </w:t>
      </w:r>
      <w:proofErr w:type="gramStart"/>
      <w:r w:rsidRPr="006A3169">
        <w:rPr>
          <w:sz w:val="20"/>
          <w:szCs w:val="20"/>
        </w:rPr>
        <w:t>akan</w:t>
      </w:r>
      <w:proofErr w:type="gramEnd"/>
      <w:r w:rsidRPr="006A3169">
        <w:rPr>
          <w:sz w:val="20"/>
          <w:szCs w:val="20"/>
        </w:rPr>
        <w:t xml:space="preserve"> berjalan dengan baik.</w:t>
      </w:r>
    </w:p>
    <w:p w:rsidR="00124D51" w:rsidRPr="006A3169" w:rsidRDefault="00124D51" w:rsidP="00E3486F">
      <w:pPr>
        <w:pStyle w:val="ListParagraph"/>
        <w:jc w:val="both"/>
        <w:rPr>
          <w:rFonts w:eastAsia="SimSun"/>
          <w:sz w:val="20"/>
          <w:szCs w:val="20"/>
        </w:rPr>
      </w:pPr>
      <w:proofErr w:type="gramStart"/>
      <w:r w:rsidRPr="006A3169">
        <w:rPr>
          <w:sz w:val="20"/>
          <w:szCs w:val="20"/>
        </w:rPr>
        <w:t>Berdasarkan hasil dari wawancara dan observasi yang dilakukan, menunjukan bahwa sumber daya manusia dalam hal ini pemerintah desa selaku pelaksana kebijakan sudah memadai.</w:t>
      </w:r>
      <w:proofErr w:type="gramEnd"/>
      <w:r w:rsidRPr="006A3169">
        <w:rPr>
          <w:sz w:val="20"/>
          <w:szCs w:val="20"/>
        </w:rPr>
        <w:t xml:space="preserve"> Hal ini terlihat bahwa pemerintah desa secara langsung terlibat dalam proses penyaluran bantuan. </w:t>
      </w:r>
      <w:proofErr w:type="gramStart"/>
      <w:r w:rsidRPr="006A3169">
        <w:rPr>
          <w:sz w:val="20"/>
          <w:szCs w:val="20"/>
        </w:rPr>
        <w:t>Kemudian sumber daya manusia dalam hal ini masyarakat penerima BLT selaku sasaran program, jumlah penerimanya sudah dirasa cukup.</w:t>
      </w:r>
      <w:proofErr w:type="gramEnd"/>
      <w:r w:rsidRPr="006A3169">
        <w:rPr>
          <w:sz w:val="20"/>
          <w:szCs w:val="20"/>
        </w:rPr>
        <w:t xml:space="preserve"> Dan untuk sumber daya finansial yaitu </w:t>
      </w:r>
      <w:proofErr w:type="gramStart"/>
      <w:r w:rsidRPr="006A3169">
        <w:rPr>
          <w:sz w:val="20"/>
          <w:szCs w:val="20"/>
        </w:rPr>
        <w:t>dana</w:t>
      </w:r>
      <w:proofErr w:type="gramEnd"/>
      <w:r w:rsidRPr="006A3169">
        <w:rPr>
          <w:sz w:val="20"/>
          <w:szCs w:val="20"/>
        </w:rPr>
        <w:t xml:space="preserve"> yang disalurkan kepada masyarakat penerima BLT sangat membantu dalam memenuhi kebutuhan sehari-hari dan kebutuhan lainnya.</w:t>
      </w:r>
    </w:p>
    <w:p w:rsidR="006A3169" w:rsidRPr="006A3169" w:rsidRDefault="00124D51" w:rsidP="006A3169">
      <w:pPr>
        <w:pStyle w:val="ListParagraph"/>
        <w:numPr>
          <w:ilvl w:val="0"/>
          <w:numId w:val="12"/>
        </w:numPr>
        <w:ind w:right="-108"/>
        <w:jc w:val="both"/>
        <w:rPr>
          <w:sz w:val="20"/>
          <w:szCs w:val="20"/>
        </w:rPr>
      </w:pPr>
      <w:r w:rsidRPr="006A3169">
        <w:rPr>
          <w:rFonts w:eastAsia="SimSun"/>
          <w:sz w:val="20"/>
          <w:szCs w:val="20"/>
          <w:lang w:val="en-US"/>
        </w:rPr>
        <w:t>Komunikasi.</w:t>
      </w:r>
      <w:r w:rsidR="008D4685" w:rsidRPr="006A3169">
        <w:rPr>
          <w:sz w:val="20"/>
          <w:szCs w:val="20"/>
        </w:rPr>
        <w:t xml:space="preserve"> Merupakan suatu hal yang sangat penting dalam pencapaian kebijakan, dalam hal ini komunikasi diperlukan dalam penetuan standar da</w:t>
      </w:r>
      <w:r w:rsidR="006A3169" w:rsidRPr="006A3169">
        <w:rPr>
          <w:sz w:val="20"/>
          <w:szCs w:val="20"/>
        </w:rPr>
        <w:t>n pencapaian sasaran kebijakan.</w:t>
      </w:r>
    </w:p>
    <w:p w:rsidR="006A3169" w:rsidRDefault="006A3169" w:rsidP="006A3169">
      <w:pPr>
        <w:pStyle w:val="ListParagraph"/>
        <w:ind w:right="-108"/>
        <w:jc w:val="both"/>
        <w:rPr>
          <w:rStyle w:val="y2iqfc"/>
          <w:sz w:val="20"/>
          <w:szCs w:val="20"/>
          <w:lang w:val="en-US"/>
        </w:rPr>
      </w:pPr>
      <w:r w:rsidRPr="006A3169">
        <w:rPr>
          <w:rStyle w:val="y2iqfc"/>
          <w:sz w:val="20"/>
          <w:szCs w:val="20"/>
          <w:lang w:val="id-ID"/>
        </w:rPr>
        <w:t>George C. Edward III mengemukakan variabel komunikasi mengacu pada bahwa setiap kebijakan akan dilaksanakan dengan baik jika ada komunikasi yang efektif antara pelaksana program (kebijakan) dan kelompok sasaran (target group)</w:t>
      </w:r>
      <w:r w:rsidR="002809D5">
        <w:rPr>
          <w:rStyle w:val="y2iqfc"/>
          <w:sz w:val="20"/>
          <w:szCs w:val="20"/>
        </w:rPr>
        <w:t xml:space="preserve"> </w:t>
      </w:r>
      <w:r w:rsidR="00EA17E3">
        <w:rPr>
          <w:rStyle w:val="y2iqfc"/>
          <w:sz w:val="20"/>
          <w:szCs w:val="20"/>
        </w:rPr>
        <w:fldChar w:fldCharType="begin" w:fldLock="1"/>
      </w:r>
      <w:r w:rsidR="00BA470A">
        <w:rPr>
          <w:rStyle w:val="y2iqfc"/>
          <w:sz w:val="20"/>
          <w:szCs w:val="20"/>
        </w:rPr>
        <w:instrText>ADDIN CSL_CITATION {"citationItems":[{"id":"ITEM-1","itemData":{"author":[{"dropping-particle":"","family":"Indiahono","given":"Dwiyanto","non-dropping-particle":"","parse-names":false,"suffix":""}],"id":"ITEM-1","issued":{"date-parts":[["2017"]]},"publisher":"Gava Media","publisher-place":"Yogyakarta","title":"Kebijakan Publik Berbasis Dynamic Policy Analysis","type":"book"},"uris":["http://www.mendeley.com/documents/?uuid=0ff6c4ef-2471-473b-9dc9-917d6786b592"]}],"mendeley":{"formattedCitation":"[10]","plainTextFormattedCitation":"[10]","previouslyFormattedCitation":"[9]"},"properties":{"noteIndex":0},"schema":"https://github.com/citation-style-language/schema/raw/master/csl-citation.json"}</w:instrText>
      </w:r>
      <w:r w:rsidR="00EA17E3">
        <w:rPr>
          <w:rStyle w:val="y2iqfc"/>
          <w:sz w:val="20"/>
          <w:szCs w:val="20"/>
        </w:rPr>
        <w:fldChar w:fldCharType="separate"/>
      </w:r>
      <w:r w:rsidR="00BA470A" w:rsidRPr="00BA470A">
        <w:rPr>
          <w:rStyle w:val="y2iqfc"/>
          <w:noProof/>
          <w:sz w:val="20"/>
          <w:szCs w:val="20"/>
        </w:rPr>
        <w:t>[10]</w:t>
      </w:r>
      <w:r w:rsidR="00EA17E3">
        <w:rPr>
          <w:rStyle w:val="y2iqfc"/>
          <w:sz w:val="20"/>
          <w:szCs w:val="20"/>
        </w:rPr>
        <w:fldChar w:fldCharType="end"/>
      </w:r>
      <w:r w:rsidRPr="006A3169">
        <w:rPr>
          <w:rStyle w:val="y2iqfc"/>
          <w:sz w:val="20"/>
          <w:szCs w:val="20"/>
          <w:lang w:val="id-ID"/>
        </w:rPr>
        <w:t>.</w:t>
      </w:r>
    </w:p>
    <w:p w:rsidR="00C73B3C" w:rsidRPr="00C73B3C" w:rsidRDefault="00C73B3C" w:rsidP="00C73B3C">
      <w:pPr>
        <w:ind w:right="-108"/>
        <w:jc w:val="both"/>
        <w:rPr>
          <w:sz w:val="20"/>
          <w:szCs w:val="20"/>
          <w:lang w:val="en-US"/>
        </w:rPr>
      </w:pPr>
      <w:r>
        <w:rPr>
          <w:sz w:val="20"/>
          <w:szCs w:val="20"/>
          <w:lang w:val="en-US"/>
        </w:rPr>
        <w:t>33</w:t>
      </w:r>
    </w:p>
    <w:p w:rsidR="00E3486F" w:rsidRDefault="008D4685" w:rsidP="006A3169">
      <w:pPr>
        <w:pStyle w:val="ListParagraph"/>
        <w:ind w:right="-108"/>
        <w:jc w:val="both"/>
        <w:rPr>
          <w:sz w:val="20"/>
          <w:szCs w:val="20"/>
        </w:rPr>
      </w:pPr>
      <w:r w:rsidRPr="006A3169">
        <w:rPr>
          <w:sz w:val="20"/>
          <w:szCs w:val="20"/>
        </w:rPr>
        <w:lastRenderedPageBreak/>
        <w:t xml:space="preserve">Komunikasi dalam rangka penyampaian informasi kepada para pelaksana kebijakan tentang </w:t>
      </w:r>
      <w:proofErr w:type="gramStart"/>
      <w:r w:rsidRPr="006A3169">
        <w:rPr>
          <w:sz w:val="20"/>
          <w:szCs w:val="20"/>
        </w:rPr>
        <w:t>apa</w:t>
      </w:r>
      <w:proofErr w:type="gramEnd"/>
      <w:r w:rsidRPr="006A3169">
        <w:rPr>
          <w:sz w:val="20"/>
          <w:szCs w:val="20"/>
        </w:rPr>
        <w:t xml:space="preserve"> yang menjadi standar dan sasaran kebijakan harus konsisten dan seragam dari berbagai informasi. </w:t>
      </w:r>
      <w:proofErr w:type="gramStart"/>
      <w:r w:rsidRPr="006A3169">
        <w:rPr>
          <w:sz w:val="20"/>
          <w:szCs w:val="20"/>
        </w:rPr>
        <w:t>Jika tidak ada konsisten dan seragam terhadap standar dan sasaran kebijakan, maka sangat sulit untuk suatu kebijakan bisa tercapai.</w:t>
      </w:r>
      <w:proofErr w:type="gramEnd"/>
      <w:r w:rsidRPr="006A3169">
        <w:rPr>
          <w:sz w:val="20"/>
          <w:szCs w:val="20"/>
        </w:rPr>
        <w:t xml:space="preserve"> </w:t>
      </w:r>
      <w:proofErr w:type="gramStart"/>
      <w:r w:rsidRPr="006A3169">
        <w:rPr>
          <w:sz w:val="20"/>
          <w:szCs w:val="20"/>
        </w:rPr>
        <w:t>Dengan adanya kejelasan informasi dapat memudahkan tercapainya tujuan.</w:t>
      </w:r>
      <w:proofErr w:type="gramEnd"/>
      <w:r w:rsidRPr="006A3169">
        <w:rPr>
          <w:sz w:val="20"/>
          <w:szCs w:val="20"/>
        </w:rPr>
        <w:t xml:space="preserve"> </w:t>
      </w:r>
      <w:proofErr w:type="gramStart"/>
      <w:r w:rsidRPr="006A3169">
        <w:rPr>
          <w:sz w:val="20"/>
          <w:szCs w:val="20"/>
        </w:rPr>
        <w:t>Dengan demikian, implementasi kebijakan yang efektif sangat ditentukan oleh komunikasi.</w:t>
      </w:r>
      <w:proofErr w:type="gramEnd"/>
      <w:r w:rsidRPr="006A3169">
        <w:rPr>
          <w:sz w:val="20"/>
          <w:szCs w:val="20"/>
        </w:rPr>
        <w:t xml:space="preserve"> </w:t>
      </w:r>
      <w:proofErr w:type="gramStart"/>
      <w:r w:rsidRPr="006A3169">
        <w:rPr>
          <w:sz w:val="20"/>
          <w:szCs w:val="20"/>
        </w:rPr>
        <w:t>Semakin baik informasi yang disampaikan dalam program BLT ini maka semakin baik impl</w:t>
      </w:r>
      <w:r w:rsidR="00E3486F">
        <w:rPr>
          <w:sz w:val="20"/>
          <w:szCs w:val="20"/>
        </w:rPr>
        <w:t>ementasi kebijakan terealisasi.</w:t>
      </w:r>
      <w:proofErr w:type="gramEnd"/>
    </w:p>
    <w:p w:rsidR="001367C2" w:rsidRPr="006A3169" w:rsidRDefault="008D4685" w:rsidP="006A3169">
      <w:pPr>
        <w:pStyle w:val="ListParagraph"/>
        <w:ind w:right="-108"/>
        <w:jc w:val="both"/>
        <w:rPr>
          <w:sz w:val="20"/>
          <w:szCs w:val="20"/>
        </w:rPr>
      </w:pPr>
      <w:proofErr w:type="gramStart"/>
      <w:r w:rsidRPr="006A3169">
        <w:rPr>
          <w:sz w:val="20"/>
          <w:szCs w:val="20"/>
        </w:rPr>
        <w:t>Berdasarkan hasil penelitian dan wawancara yang dilakukan terkait dengan indikator komunikasi, menunjukan bahwa pemerintah desa Rinondoran melakukan sosialisasi terlebih dahulu kepada masyarakat hanya terkait penetapan calon penerima BLT Dana Desa dan tidak ada sosialisasi terkait penyaluran bantuan.</w:t>
      </w:r>
      <w:proofErr w:type="gramEnd"/>
      <w:r w:rsidRPr="006A3169">
        <w:rPr>
          <w:sz w:val="20"/>
          <w:szCs w:val="20"/>
        </w:rPr>
        <w:t xml:space="preserve"> </w:t>
      </w:r>
      <w:proofErr w:type="gramStart"/>
      <w:r w:rsidRPr="006A3169">
        <w:rPr>
          <w:sz w:val="20"/>
          <w:szCs w:val="20"/>
        </w:rPr>
        <w:t>Pemerintah desa Rinondoran dalam mengimplementasikan penyaluran program Bantuan Langsung Tunai ini belum tepat waktu.</w:t>
      </w:r>
      <w:proofErr w:type="gramEnd"/>
      <w:r w:rsidRPr="006A3169">
        <w:rPr>
          <w:sz w:val="20"/>
          <w:szCs w:val="20"/>
        </w:rPr>
        <w:t xml:space="preserve"> </w:t>
      </w:r>
      <w:proofErr w:type="gramStart"/>
      <w:r w:rsidRPr="006A3169">
        <w:rPr>
          <w:sz w:val="20"/>
          <w:szCs w:val="20"/>
        </w:rPr>
        <w:t>Hal tersebut diakibatkan oleh kurangnya informasi yang jelas dari pemerintah kepada masyarakat penerima BLT Dana Desa mengenai hambatan yang terjadi saat penyaluran bantuan tidak tepat waktu.</w:t>
      </w:r>
      <w:proofErr w:type="gramEnd"/>
    </w:p>
    <w:p w:rsidR="008D4685" w:rsidRPr="006A3169" w:rsidRDefault="008D4685" w:rsidP="006A3169">
      <w:pPr>
        <w:pStyle w:val="ListParagraph"/>
        <w:numPr>
          <w:ilvl w:val="0"/>
          <w:numId w:val="12"/>
        </w:numPr>
        <w:ind w:right="-108"/>
        <w:jc w:val="both"/>
        <w:rPr>
          <w:sz w:val="20"/>
          <w:szCs w:val="20"/>
        </w:rPr>
      </w:pPr>
      <w:r w:rsidRPr="006A3169">
        <w:rPr>
          <w:sz w:val="20"/>
          <w:szCs w:val="20"/>
        </w:rPr>
        <w:t>Faktor-faktor Penghambat. Ada beberapa hal yang menjadi faktor penghambat dalam implementasi penyaluran BLT-DD di Desa Rinondoran. Adapun beberapa faktor tersebut yaitu:</w:t>
      </w:r>
    </w:p>
    <w:p w:rsidR="008D4685" w:rsidRPr="006A3169" w:rsidRDefault="008D4685" w:rsidP="006A3169">
      <w:pPr>
        <w:pStyle w:val="ListParagraph"/>
        <w:numPr>
          <w:ilvl w:val="0"/>
          <w:numId w:val="13"/>
        </w:numPr>
        <w:spacing w:after="160"/>
        <w:ind w:left="1080"/>
        <w:jc w:val="both"/>
        <w:rPr>
          <w:sz w:val="20"/>
          <w:szCs w:val="20"/>
        </w:rPr>
      </w:pPr>
      <w:r w:rsidRPr="006A3169">
        <w:rPr>
          <w:sz w:val="20"/>
          <w:szCs w:val="20"/>
        </w:rPr>
        <w:t xml:space="preserve">Kebijakan yang diambil oleh Pemerintah Desa terkait teknis sebelum penyaluran bantuan yaitu mengadakan validasi data terlebih dahulu yang dilakukan secara bergantian di tiap-tiap Jaga yang berakibat pada keterlambatan penyaluran </w:t>
      </w:r>
      <w:proofErr w:type="gramStart"/>
      <w:r w:rsidRPr="006A3169">
        <w:rPr>
          <w:sz w:val="20"/>
          <w:szCs w:val="20"/>
        </w:rPr>
        <w:t>dana</w:t>
      </w:r>
      <w:proofErr w:type="gramEnd"/>
      <w:r w:rsidRPr="006A3169">
        <w:rPr>
          <w:sz w:val="20"/>
          <w:szCs w:val="20"/>
        </w:rPr>
        <w:t xml:space="preserve"> bantuan.</w:t>
      </w:r>
    </w:p>
    <w:p w:rsidR="008D4685" w:rsidRPr="006A3169" w:rsidRDefault="008D4685" w:rsidP="006A3169">
      <w:pPr>
        <w:pStyle w:val="ListParagraph"/>
        <w:numPr>
          <w:ilvl w:val="0"/>
          <w:numId w:val="13"/>
        </w:numPr>
        <w:spacing w:after="160"/>
        <w:ind w:left="1080"/>
        <w:jc w:val="both"/>
        <w:rPr>
          <w:sz w:val="20"/>
          <w:szCs w:val="20"/>
        </w:rPr>
      </w:pPr>
      <w:r w:rsidRPr="006A3169">
        <w:rPr>
          <w:sz w:val="20"/>
          <w:szCs w:val="20"/>
        </w:rPr>
        <w:t xml:space="preserve">Kinerja pemerintah dalam pemberian informasi kepada masyarakat penerima bantuan terkait penyaluran BLT. Informasi terkait penyaluran bantuan dilaksanakan tepat dihari </w:t>
      </w:r>
      <w:proofErr w:type="gramStart"/>
      <w:r w:rsidRPr="006A3169">
        <w:rPr>
          <w:sz w:val="20"/>
          <w:szCs w:val="20"/>
        </w:rPr>
        <w:t>akan</w:t>
      </w:r>
      <w:proofErr w:type="gramEnd"/>
      <w:r w:rsidRPr="006A3169">
        <w:rPr>
          <w:sz w:val="20"/>
          <w:szCs w:val="20"/>
        </w:rPr>
        <w:t xml:space="preserve"> dilaksanakannya penyaluran tersebut.</w:t>
      </w:r>
    </w:p>
    <w:p w:rsidR="008D4685" w:rsidRPr="006A3169" w:rsidRDefault="008D4685" w:rsidP="006A3169">
      <w:pPr>
        <w:pStyle w:val="ListParagraph"/>
        <w:numPr>
          <w:ilvl w:val="0"/>
          <w:numId w:val="13"/>
        </w:numPr>
        <w:spacing w:after="160"/>
        <w:ind w:left="1080"/>
        <w:jc w:val="both"/>
        <w:rPr>
          <w:sz w:val="20"/>
          <w:szCs w:val="20"/>
        </w:rPr>
      </w:pPr>
      <w:r w:rsidRPr="006A3169">
        <w:rPr>
          <w:sz w:val="20"/>
          <w:szCs w:val="20"/>
        </w:rPr>
        <w:t>Karakteristik masyarakat penerima BLT yang tidak mau mengantri saat proses penyaluran bantuan berlangsung yang berujung pada sering terjadinya kekacauan.</w:t>
      </w:r>
    </w:p>
    <w:p w:rsidR="00E014F8" w:rsidRPr="001A6E00" w:rsidRDefault="00E014F8" w:rsidP="00E014F8">
      <w:pPr>
        <w:pStyle w:val="ListParagraph"/>
        <w:jc w:val="both"/>
        <w:rPr>
          <w:sz w:val="20"/>
          <w:szCs w:val="20"/>
        </w:rPr>
      </w:pPr>
    </w:p>
    <w:p w:rsidR="00E014F8" w:rsidRPr="00CC7411" w:rsidRDefault="00E014F8" w:rsidP="00CC7411">
      <w:pPr>
        <w:jc w:val="both"/>
        <w:rPr>
          <w:b/>
          <w:szCs w:val="20"/>
        </w:rPr>
      </w:pPr>
      <w:r w:rsidRPr="00CC7411">
        <w:rPr>
          <w:b/>
          <w:szCs w:val="20"/>
        </w:rPr>
        <w:t>IV. KESIMPULAN</w:t>
      </w:r>
    </w:p>
    <w:p w:rsidR="00E3486F" w:rsidRDefault="00E3486F" w:rsidP="005169FE">
      <w:pPr>
        <w:rPr>
          <w:sz w:val="20"/>
          <w:szCs w:val="20"/>
        </w:rPr>
      </w:pPr>
    </w:p>
    <w:p w:rsidR="00251F76" w:rsidRPr="005169FE" w:rsidRDefault="00251F76" w:rsidP="005169FE">
      <w:pPr>
        <w:ind w:firstLine="360"/>
        <w:jc w:val="both"/>
        <w:rPr>
          <w:sz w:val="20"/>
          <w:szCs w:val="20"/>
        </w:rPr>
      </w:pPr>
      <w:r w:rsidRPr="005169FE">
        <w:rPr>
          <w:sz w:val="20"/>
          <w:szCs w:val="20"/>
        </w:rPr>
        <w:t xml:space="preserve">Sasaran Program. Penetapan sasaran program Bantuan Langsung Tunai Dana Desa (BLT-DD) di Desa Rinondoran mengacu pada Peraturan Menteri Keuangan Nomor 128 Tahun 2022. </w:t>
      </w:r>
      <w:proofErr w:type="gramStart"/>
      <w:r w:rsidRPr="005169FE">
        <w:rPr>
          <w:sz w:val="20"/>
          <w:szCs w:val="20"/>
        </w:rPr>
        <w:t>Pemerintah Desa dalam hal ini Hukum Tua yang dibantu oleh Kepala-kepala Jaga melakukan verifikasi data terlebih dahulu sebelum menetapkan calon penerima manfaat.</w:t>
      </w:r>
      <w:proofErr w:type="gramEnd"/>
      <w:r w:rsidRPr="005169FE">
        <w:rPr>
          <w:sz w:val="20"/>
          <w:szCs w:val="20"/>
        </w:rPr>
        <w:t xml:space="preserve"> </w:t>
      </w:r>
      <w:proofErr w:type="gramStart"/>
      <w:r w:rsidRPr="005169FE">
        <w:rPr>
          <w:sz w:val="20"/>
          <w:szCs w:val="20"/>
        </w:rPr>
        <w:t>Sebagian besar sasaran program BLT-DD di Desa Rinondoran sudah tepat hanya saja masih ada beberapa yang bisa dikategorikan masih kurang tepat sasaran.</w:t>
      </w:r>
      <w:proofErr w:type="gramEnd"/>
      <w:r w:rsidR="005169FE">
        <w:rPr>
          <w:sz w:val="20"/>
          <w:szCs w:val="20"/>
        </w:rPr>
        <w:t xml:space="preserve"> </w:t>
      </w:r>
      <w:proofErr w:type="gramStart"/>
      <w:r w:rsidRPr="005169FE">
        <w:rPr>
          <w:sz w:val="20"/>
          <w:szCs w:val="20"/>
        </w:rPr>
        <w:t>Sumber Daya yang digunakan.</w:t>
      </w:r>
      <w:proofErr w:type="gramEnd"/>
      <w:r w:rsidRPr="005169FE">
        <w:rPr>
          <w:sz w:val="20"/>
          <w:szCs w:val="20"/>
        </w:rPr>
        <w:t xml:space="preserve"> </w:t>
      </w:r>
      <w:proofErr w:type="gramStart"/>
      <w:r w:rsidRPr="005169FE">
        <w:rPr>
          <w:sz w:val="20"/>
          <w:szCs w:val="20"/>
        </w:rPr>
        <w:t>Dalam pemanfaatan sumber daya terkait implementasi penyaluran BLT-DD di Desa Rinondoran sudah bisa dikatakan baik.</w:t>
      </w:r>
      <w:proofErr w:type="gramEnd"/>
      <w:r w:rsidRPr="005169FE">
        <w:rPr>
          <w:sz w:val="20"/>
          <w:szCs w:val="20"/>
        </w:rPr>
        <w:t xml:space="preserve"> Untuk sumber daya manusia yaitu mulai dari jumlah penerima manfaat yang sudah dirasa cukup, pemerintah yang terus berupaya agar proses penyaluran BLT Dana Desa di Desa Rinondoran berjalan secara efektif dan efisien sampai pada sumber daya finansial dalam hal ini dana bantuan dari program BLT-DD yang sangat membantu masyarakat penerima manfaat memenuhi kebutuhan hidup setiap hari.</w:t>
      </w:r>
      <w:r w:rsidR="005169FE">
        <w:rPr>
          <w:sz w:val="20"/>
          <w:szCs w:val="20"/>
        </w:rPr>
        <w:t xml:space="preserve"> </w:t>
      </w:r>
      <w:proofErr w:type="gramStart"/>
      <w:r w:rsidRPr="005169FE">
        <w:rPr>
          <w:sz w:val="20"/>
          <w:szCs w:val="20"/>
        </w:rPr>
        <w:t>Komunikasi.</w:t>
      </w:r>
      <w:proofErr w:type="gramEnd"/>
      <w:r w:rsidRPr="005169FE">
        <w:rPr>
          <w:sz w:val="20"/>
          <w:szCs w:val="20"/>
        </w:rPr>
        <w:t xml:space="preserve"> Dalam proses komunikasi, pemerintah hanya melaksanakan sosialisasi untuk penetapan calon penerima BLT Dana Desa dan tidak ada sosialisasi terkait penyaluran bantuan. </w:t>
      </w:r>
      <w:proofErr w:type="gramStart"/>
      <w:r w:rsidRPr="005169FE">
        <w:rPr>
          <w:sz w:val="20"/>
          <w:szCs w:val="20"/>
        </w:rPr>
        <w:t>Informasi terkait penyaluran BLT Dana Desa di Desa Rinondoran dilaksanakan tepat dihari penyaluran bantuan.</w:t>
      </w:r>
      <w:proofErr w:type="gramEnd"/>
      <w:r w:rsidRPr="005169FE">
        <w:rPr>
          <w:sz w:val="20"/>
          <w:szCs w:val="20"/>
        </w:rPr>
        <w:t xml:space="preserve"> </w:t>
      </w:r>
      <w:proofErr w:type="gramStart"/>
      <w:r w:rsidRPr="005169FE">
        <w:rPr>
          <w:sz w:val="20"/>
          <w:szCs w:val="20"/>
        </w:rPr>
        <w:t>Dalam hal ini tidak terjadi komunikasi secara langsung dari pemerintah kepada masyarakat penerima yang dilaksanakan dari jauh-jauh hari.</w:t>
      </w:r>
      <w:proofErr w:type="gramEnd"/>
      <w:r w:rsidRPr="005169FE">
        <w:rPr>
          <w:sz w:val="20"/>
          <w:szCs w:val="20"/>
        </w:rPr>
        <w:t xml:space="preserve"> Kurangnya komunikasi dari pemerintah juga berakibat pada keterlambatan pencairan </w:t>
      </w:r>
      <w:proofErr w:type="gramStart"/>
      <w:r w:rsidRPr="005169FE">
        <w:rPr>
          <w:sz w:val="20"/>
          <w:szCs w:val="20"/>
        </w:rPr>
        <w:t>dana</w:t>
      </w:r>
      <w:proofErr w:type="gramEnd"/>
      <w:r w:rsidRPr="005169FE">
        <w:rPr>
          <w:sz w:val="20"/>
          <w:szCs w:val="20"/>
        </w:rPr>
        <w:t xml:space="preserve"> bantuan kepada masyarakat penerima manfaat.</w:t>
      </w:r>
      <w:r w:rsidR="005169FE">
        <w:rPr>
          <w:sz w:val="20"/>
          <w:szCs w:val="20"/>
        </w:rPr>
        <w:t xml:space="preserve"> </w:t>
      </w:r>
      <w:r w:rsidRPr="005169FE">
        <w:rPr>
          <w:sz w:val="20"/>
          <w:szCs w:val="20"/>
        </w:rPr>
        <w:t>Faktor-faktor Penghambat. Dalam implementasi penyaluran BLT-DD di Desa Rinondoran terdapat faktor-faktor penghambat yaitu pada proses validasi data dan penyampaian informasi dari Pemerintah Desa terhadap masyarakat penerima manfaat.</w:t>
      </w:r>
    </w:p>
    <w:p w:rsidR="00C73B3C" w:rsidRPr="000852B1" w:rsidRDefault="00C73B3C" w:rsidP="00E014F8">
      <w:pPr>
        <w:jc w:val="both"/>
        <w:rPr>
          <w:sz w:val="20"/>
          <w:szCs w:val="20"/>
        </w:rPr>
      </w:pPr>
    </w:p>
    <w:p w:rsidR="00BF537F" w:rsidRPr="00CC7411" w:rsidRDefault="00E014F8" w:rsidP="00BF537F">
      <w:pPr>
        <w:pStyle w:val="NormalWeb"/>
        <w:shd w:val="clear" w:color="auto" w:fill="FFFFFF"/>
        <w:spacing w:before="120" w:beforeAutospacing="0" w:after="120" w:afterAutospacing="0"/>
        <w:ind w:left="0"/>
        <w:jc w:val="center"/>
        <w:rPr>
          <w:b/>
          <w:szCs w:val="20"/>
          <w:lang w:val="en-ID"/>
        </w:rPr>
      </w:pPr>
      <w:r w:rsidRPr="00CC7411">
        <w:rPr>
          <w:b/>
          <w:szCs w:val="20"/>
        </w:rPr>
        <w:t>DAFTAR PUSTAKA</w:t>
      </w:r>
    </w:p>
    <w:p w:rsidR="00BA470A" w:rsidRPr="00BA470A" w:rsidRDefault="00DE18D4" w:rsidP="00BA470A">
      <w:pPr>
        <w:widowControl w:val="0"/>
        <w:autoSpaceDE w:val="0"/>
        <w:autoSpaceDN w:val="0"/>
        <w:adjustRightInd w:val="0"/>
        <w:spacing w:before="120" w:after="120"/>
        <w:ind w:left="640" w:hanging="640"/>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BA470A" w:rsidRPr="00BA470A">
        <w:rPr>
          <w:noProof/>
          <w:sz w:val="20"/>
        </w:rPr>
        <w:t>[1]</w:t>
      </w:r>
      <w:r w:rsidR="00BA470A" w:rsidRPr="00BA470A">
        <w:rPr>
          <w:noProof/>
          <w:sz w:val="20"/>
        </w:rPr>
        <w:tab/>
        <w:t xml:space="preserve">H. Nugroho, </w:t>
      </w:r>
      <w:r w:rsidR="00BA470A" w:rsidRPr="00BA470A">
        <w:rPr>
          <w:i/>
          <w:iCs/>
          <w:noProof/>
          <w:sz w:val="20"/>
        </w:rPr>
        <w:t>Kemiskinan, Ketimpangan dan Kesenjangan</w:t>
      </w:r>
      <w:r w:rsidR="00BA470A" w:rsidRPr="00BA470A">
        <w:rPr>
          <w:noProof/>
          <w:sz w:val="20"/>
        </w:rPr>
        <w:t>. Yogyakarta: Aditya Media, 1995.</w:t>
      </w:r>
    </w:p>
    <w:p w:rsidR="00BA470A" w:rsidRPr="00BA470A" w:rsidRDefault="00BA470A" w:rsidP="00BA470A">
      <w:pPr>
        <w:widowControl w:val="0"/>
        <w:autoSpaceDE w:val="0"/>
        <w:autoSpaceDN w:val="0"/>
        <w:adjustRightInd w:val="0"/>
        <w:spacing w:before="120" w:after="120"/>
        <w:ind w:left="640" w:hanging="640"/>
        <w:rPr>
          <w:noProof/>
          <w:sz w:val="20"/>
        </w:rPr>
      </w:pPr>
      <w:r w:rsidRPr="00BA470A">
        <w:rPr>
          <w:noProof/>
          <w:sz w:val="20"/>
        </w:rPr>
        <w:t>[2]</w:t>
      </w:r>
      <w:r w:rsidRPr="00BA470A">
        <w:rPr>
          <w:noProof/>
          <w:sz w:val="20"/>
        </w:rPr>
        <w:tab/>
        <w:t xml:space="preserve">Suryawati, </w:t>
      </w:r>
      <w:r w:rsidRPr="00BA470A">
        <w:rPr>
          <w:i/>
          <w:iCs/>
          <w:noProof/>
          <w:sz w:val="20"/>
        </w:rPr>
        <w:t>Teori Ekonomi Mikro</w:t>
      </w:r>
      <w:r w:rsidRPr="00BA470A">
        <w:rPr>
          <w:noProof/>
          <w:sz w:val="20"/>
        </w:rPr>
        <w:t>. Yogyakarta: Jarnasy, 2004.</w:t>
      </w:r>
    </w:p>
    <w:p w:rsidR="00BA470A" w:rsidRDefault="00BA470A" w:rsidP="00BA470A">
      <w:pPr>
        <w:widowControl w:val="0"/>
        <w:autoSpaceDE w:val="0"/>
        <w:autoSpaceDN w:val="0"/>
        <w:adjustRightInd w:val="0"/>
        <w:spacing w:before="120" w:after="120"/>
        <w:ind w:left="640" w:hanging="640"/>
        <w:rPr>
          <w:noProof/>
          <w:sz w:val="20"/>
        </w:rPr>
      </w:pPr>
      <w:r w:rsidRPr="00BA470A">
        <w:rPr>
          <w:noProof/>
          <w:sz w:val="20"/>
        </w:rPr>
        <w:t>[3]</w:t>
      </w:r>
      <w:r w:rsidRPr="00BA470A">
        <w:rPr>
          <w:noProof/>
          <w:sz w:val="20"/>
        </w:rPr>
        <w:tab/>
        <w:t>M. Mandagi, S. B. Kairupan, R. H. E. Sendouw, and J. E. Langkai, “The Implementation Of Policy For The Program Family Of Hope In Subdistrict Pineleng North Sulawesi,” vol. 226, no. Icss, pp. 747–752, 2020, doi: 10.2991/icss-18.2018.152.</w:t>
      </w:r>
    </w:p>
    <w:p w:rsidR="00C73B3C" w:rsidRPr="00BA470A" w:rsidRDefault="00C73B3C" w:rsidP="00BA470A">
      <w:pPr>
        <w:widowControl w:val="0"/>
        <w:autoSpaceDE w:val="0"/>
        <w:autoSpaceDN w:val="0"/>
        <w:adjustRightInd w:val="0"/>
        <w:spacing w:before="120" w:after="120"/>
        <w:ind w:left="640" w:hanging="640"/>
        <w:rPr>
          <w:noProof/>
          <w:sz w:val="20"/>
        </w:rPr>
      </w:pPr>
      <w:r>
        <w:rPr>
          <w:noProof/>
          <w:sz w:val="20"/>
        </w:rPr>
        <w:t>34</w:t>
      </w:r>
    </w:p>
    <w:p w:rsidR="00BA470A" w:rsidRPr="00BA470A" w:rsidRDefault="00BA470A" w:rsidP="00BA470A">
      <w:pPr>
        <w:widowControl w:val="0"/>
        <w:autoSpaceDE w:val="0"/>
        <w:autoSpaceDN w:val="0"/>
        <w:adjustRightInd w:val="0"/>
        <w:spacing w:before="120" w:after="120"/>
        <w:ind w:left="640" w:hanging="640"/>
        <w:rPr>
          <w:noProof/>
          <w:sz w:val="20"/>
        </w:rPr>
      </w:pPr>
      <w:r w:rsidRPr="00BA470A">
        <w:rPr>
          <w:noProof/>
          <w:sz w:val="20"/>
        </w:rPr>
        <w:lastRenderedPageBreak/>
        <w:t>[4]</w:t>
      </w:r>
      <w:r w:rsidRPr="00BA470A">
        <w:rPr>
          <w:noProof/>
          <w:sz w:val="20"/>
        </w:rPr>
        <w:tab/>
        <w:t xml:space="preserve">L. Moleong, </w:t>
      </w:r>
      <w:r w:rsidRPr="00BA470A">
        <w:rPr>
          <w:i/>
          <w:iCs/>
          <w:noProof/>
          <w:sz w:val="20"/>
        </w:rPr>
        <w:t>Metodologi Penelitian Kualitatif</w:t>
      </w:r>
      <w:r w:rsidRPr="00BA470A">
        <w:rPr>
          <w:noProof/>
          <w:sz w:val="20"/>
        </w:rPr>
        <w:t>. Bandung: Remaja Rosdakarya, 2007.</w:t>
      </w:r>
    </w:p>
    <w:p w:rsidR="00BA470A" w:rsidRPr="00BA470A" w:rsidRDefault="00BA470A" w:rsidP="00BA470A">
      <w:pPr>
        <w:widowControl w:val="0"/>
        <w:autoSpaceDE w:val="0"/>
        <w:autoSpaceDN w:val="0"/>
        <w:adjustRightInd w:val="0"/>
        <w:spacing w:before="120" w:after="120"/>
        <w:ind w:left="640" w:hanging="640"/>
        <w:rPr>
          <w:noProof/>
          <w:sz w:val="20"/>
        </w:rPr>
      </w:pPr>
      <w:r w:rsidRPr="00BA470A">
        <w:rPr>
          <w:noProof/>
          <w:sz w:val="20"/>
        </w:rPr>
        <w:t>[5]</w:t>
      </w:r>
      <w:r w:rsidRPr="00BA470A">
        <w:rPr>
          <w:noProof/>
          <w:sz w:val="20"/>
        </w:rPr>
        <w:tab/>
        <w:t xml:space="preserve">L. J. Moleong, </w:t>
      </w:r>
      <w:r w:rsidRPr="00BA470A">
        <w:rPr>
          <w:i/>
          <w:iCs/>
          <w:noProof/>
          <w:sz w:val="20"/>
        </w:rPr>
        <w:t>Metode Penelitian Kualitatif</w:t>
      </w:r>
      <w:r w:rsidRPr="00BA470A">
        <w:rPr>
          <w:noProof/>
          <w:sz w:val="20"/>
        </w:rPr>
        <w:t>. Bandung: Remaja Rosdakarya, 2009.</w:t>
      </w:r>
    </w:p>
    <w:p w:rsidR="00BA470A" w:rsidRPr="00BA470A" w:rsidRDefault="00BA470A" w:rsidP="00BA470A">
      <w:pPr>
        <w:widowControl w:val="0"/>
        <w:autoSpaceDE w:val="0"/>
        <w:autoSpaceDN w:val="0"/>
        <w:adjustRightInd w:val="0"/>
        <w:spacing w:before="120" w:after="120"/>
        <w:ind w:left="640" w:hanging="640"/>
        <w:rPr>
          <w:noProof/>
          <w:sz w:val="20"/>
        </w:rPr>
      </w:pPr>
      <w:r w:rsidRPr="00BA470A">
        <w:rPr>
          <w:noProof/>
          <w:sz w:val="20"/>
        </w:rPr>
        <w:t>[6]</w:t>
      </w:r>
      <w:r w:rsidRPr="00BA470A">
        <w:rPr>
          <w:noProof/>
          <w:sz w:val="20"/>
        </w:rPr>
        <w:tab/>
        <w:t xml:space="preserve">Sugiyono, </w:t>
      </w:r>
      <w:r w:rsidRPr="00BA470A">
        <w:rPr>
          <w:i/>
          <w:iCs/>
          <w:noProof/>
          <w:sz w:val="20"/>
        </w:rPr>
        <w:t>Metode Penelitian Kualitatif, Kuantitatif</w:t>
      </w:r>
      <w:r w:rsidRPr="00BA470A">
        <w:rPr>
          <w:noProof/>
          <w:sz w:val="20"/>
        </w:rPr>
        <w:t>. Bandung: Alfabeta, 2009.</w:t>
      </w:r>
    </w:p>
    <w:p w:rsidR="00BA470A" w:rsidRPr="00BA470A" w:rsidRDefault="00BA470A" w:rsidP="00BA470A">
      <w:pPr>
        <w:widowControl w:val="0"/>
        <w:autoSpaceDE w:val="0"/>
        <w:autoSpaceDN w:val="0"/>
        <w:adjustRightInd w:val="0"/>
        <w:spacing w:before="120" w:after="120"/>
        <w:ind w:left="640" w:hanging="640"/>
        <w:rPr>
          <w:noProof/>
          <w:sz w:val="20"/>
        </w:rPr>
      </w:pPr>
      <w:r w:rsidRPr="00BA470A">
        <w:rPr>
          <w:noProof/>
          <w:sz w:val="20"/>
        </w:rPr>
        <w:t>[7]</w:t>
      </w:r>
      <w:r w:rsidRPr="00BA470A">
        <w:rPr>
          <w:noProof/>
          <w:sz w:val="20"/>
        </w:rPr>
        <w:tab/>
        <w:t xml:space="preserve">G. H. Tumbel, “Kebijakan Pembangunan Berbasis Lingkungan di Kota Manado,” </w:t>
      </w:r>
      <w:r w:rsidRPr="00BA470A">
        <w:rPr>
          <w:i/>
          <w:iCs/>
          <w:noProof/>
          <w:sz w:val="20"/>
        </w:rPr>
        <w:t>J. Adm.  J. Kaji. Kebijak. dan ilmu Adm. Negara</w:t>
      </w:r>
      <w:r w:rsidRPr="00BA470A">
        <w:rPr>
          <w:noProof/>
          <w:sz w:val="20"/>
        </w:rPr>
        <w:t>, vol. 2, no. 1, pp. 38–44, 2020.</w:t>
      </w:r>
    </w:p>
    <w:p w:rsidR="00BA470A" w:rsidRPr="00BA470A" w:rsidRDefault="00BA470A" w:rsidP="00BA470A">
      <w:pPr>
        <w:widowControl w:val="0"/>
        <w:autoSpaceDE w:val="0"/>
        <w:autoSpaceDN w:val="0"/>
        <w:adjustRightInd w:val="0"/>
        <w:spacing w:before="120" w:after="120"/>
        <w:ind w:left="640" w:hanging="640"/>
        <w:rPr>
          <w:noProof/>
          <w:sz w:val="20"/>
        </w:rPr>
      </w:pPr>
      <w:r w:rsidRPr="00BA470A">
        <w:rPr>
          <w:noProof/>
          <w:sz w:val="20"/>
        </w:rPr>
        <w:t>[8]</w:t>
      </w:r>
      <w:r w:rsidRPr="00BA470A">
        <w:rPr>
          <w:noProof/>
          <w:sz w:val="20"/>
        </w:rPr>
        <w:tab/>
        <w:t xml:space="preserve">T. Wawointana, “Model Kebijakan Mapalus Kambitmas Dalam Menanggulangi Tawuran Antar Kelompok Pemuda di Kecamatan Malalayang Manado,” </w:t>
      </w:r>
      <w:r w:rsidRPr="00BA470A">
        <w:rPr>
          <w:i/>
          <w:iCs/>
          <w:noProof/>
          <w:sz w:val="20"/>
        </w:rPr>
        <w:t>J. Adm.  J. Kaji. Kebijak. dan ilmu Adm. Negara</w:t>
      </w:r>
      <w:r w:rsidRPr="00BA470A">
        <w:rPr>
          <w:noProof/>
          <w:sz w:val="20"/>
        </w:rPr>
        <w:t>, vol. 3, no. 1, pp. 42–46, 2021, doi: 10.53682/administro.v3i1.2054.</w:t>
      </w:r>
    </w:p>
    <w:p w:rsidR="00BA470A" w:rsidRPr="00BA470A" w:rsidRDefault="00BA470A" w:rsidP="00BA470A">
      <w:pPr>
        <w:widowControl w:val="0"/>
        <w:autoSpaceDE w:val="0"/>
        <w:autoSpaceDN w:val="0"/>
        <w:adjustRightInd w:val="0"/>
        <w:spacing w:before="120" w:after="120"/>
        <w:ind w:left="640" w:hanging="640"/>
        <w:rPr>
          <w:noProof/>
          <w:sz w:val="20"/>
        </w:rPr>
      </w:pPr>
      <w:r w:rsidRPr="00BA470A">
        <w:rPr>
          <w:noProof/>
          <w:sz w:val="20"/>
        </w:rPr>
        <w:t>[9]</w:t>
      </w:r>
      <w:r w:rsidRPr="00BA470A">
        <w:rPr>
          <w:noProof/>
          <w:sz w:val="20"/>
        </w:rPr>
        <w:tab/>
        <w:t xml:space="preserve">L. Agustino, </w:t>
      </w:r>
      <w:r w:rsidRPr="00BA470A">
        <w:rPr>
          <w:i/>
          <w:iCs/>
          <w:noProof/>
          <w:sz w:val="20"/>
        </w:rPr>
        <w:t>Dasar-dasar Kebijakan Publik</w:t>
      </w:r>
      <w:r w:rsidRPr="00BA470A">
        <w:rPr>
          <w:noProof/>
          <w:sz w:val="20"/>
        </w:rPr>
        <w:t>. Bandung: Alfabeta, 2006.</w:t>
      </w:r>
    </w:p>
    <w:p w:rsidR="00BA470A" w:rsidRDefault="00BA470A" w:rsidP="00BA470A">
      <w:pPr>
        <w:widowControl w:val="0"/>
        <w:autoSpaceDE w:val="0"/>
        <w:autoSpaceDN w:val="0"/>
        <w:adjustRightInd w:val="0"/>
        <w:spacing w:before="120" w:after="120"/>
        <w:ind w:left="640" w:hanging="640"/>
        <w:rPr>
          <w:noProof/>
          <w:sz w:val="20"/>
        </w:rPr>
      </w:pPr>
      <w:r w:rsidRPr="00BA470A">
        <w:rPr>
          <w:noProof/>
          <w:sz w:val="20"/>
        </w:rPr>
        <w:t>[10]</w:t>
      </w:r>
      <w:r w:rsidRPr="00BA470A">
        <w:rPr>
          <w:noProof/>
          <w:sz w:val="20"/>
        </w:rPr>
        <w:tab/>
        <w:t xml:space="preserve">D. Indiahono, </w:t>
      </w:r>
      <w:r w:rsidRPr="00BA470A">
        <w:rPr>
          <w:i/>
          <w:iCs/>
          <w:noProof/>
          <w:sz w:val="20"/>
        </w:rPr>
        <w:t>Kebijakan Publik Berbasis Dynamic Policy Analysis</w:t>
      </w:r>
      <w:r w:rsidRPr="00BA470A">
        <w:rPr>
          <w:noProof/>
          <w:sz w:val="20"/>
        </w:rPr>
        <w:t>. Yogyakarta: Gava Media, 2017.</w:t>
      </w:r>
    </w:p>
    <w:p w:rsidR="005169FE" w:rsidRPr="00C73B3C" w:rsidRDefault="005169FE" w:rsidP="00C73B3C">
      <w:pPr>
        <w:widowControl w:val="0"/>
        <w:autoSpaceDE w:val="0"/>
        <w:autoSpaceDN w:val="0"/>
        <w:adjustRightInd w:val="0"/>
        <w:ind w:left="640" w:hanging="640"/>
        <w:jc w:val="both"/>
        <w:rPr>
          <w:noProof/>
          <w:sz w:val="20"/>
          <w:szCs w:val="20"/>
        </w:rPr>
      </w:pPr>
      <w:r w:rsidRPr="00C73B3C">
        <w:rPr>
          <w:rFonts w:eastAsia="SimSun"/>
          <w:b/>
          <w:bCs/>
          <w:sz w:val="20"/>
          <w:szCs w:val="20"/>
        </w:rPr>
        <w:fldChar w:fldCharType="begin" w:fldLock="1"/>
      </w:r>
      <w:r w:rsidRPr="00C73B3C">
        <w:rPr>
          <w:rFonts w:eastAsia="SimSun"/>
          <w:b/>
          <w:bCs/>
          <w:sz w:val="20"/>
          <w:szCs w:val="20"/>
        </w:rPr>
        <w:instrText xml:space="preserve">ADDIN Mendeley Bibliography CSL_BIBLIOGRAPHY </w:instrText>
      </w:r>
      <w:r w:rsidRPr="00C73B3C">
        <w:rPr>
          <w:rFonts w:eastAsia="SimSun"/>
          <w:b/>
          <w:bCs/>
          <w:sz w:val="20"/>
          <w:szCs w:val="20"/>
        </w:rPr>
        <w:fldChar w:fldCharType="separate"/>
      </w:r>
    </w:p>
    <w:p w:rsidR="005169FE" w:rsidRPr="00C73B3C" w:rsidRDefault="005169FE" w:rsidP="005169FE">
      <w:pPr>
        <w:widowControl w:val="0"/>
        <w:autoSpaceDE w:val="0"/>
        <w:autoSpaceDN w:val="0"/>
        <w:adjustRightInd w:val="0"/>
        <w:ind w:left="640" w:hanging="640"/>
        <w:jc w:val="both"/>
        <w:rPr>
          <w:noProof/>
          <w:sz w:val="20"/>
          <w:szCs w:val="20"/>
        </w:rPr>
      </w:pPr>
      <w:r w:rsidRPr="00C73B3C">
        <w:rPr>
          <w:noProof/>
          <w:sz w:val="20"/>
          <w:szCs w:val="20"/>
        </w:rPr>
        <w:t>[11]</w:t>
      </w:r>
      <w:r w:rsidRPr="00C73B3C">
        <w:rPr>
          <w:noProof/>
          <w:sz w:val="20"/>
          <w:szCs w:val="20"/>
        </w:rPr>
        <w:tab/>
        <w:t xml:space="preserve">M. R. Hoar, I. S. Kurniawan, and J. Herawati, “Kinerja Karyawan: Peran Kualitas Sumber Daya Manusia, Lingkungan Kerja, dan Budaya Organisasi,” </w:t>
      </w:r>
      <w:r w:rsidRPr="00C73B3C">
        <w:rPr>
          <w:i/>
          <w:iCs/>
          <w:noProof/>
          <w:sz w:val="20"/>
          <w:szCs w:val="20"/>
        </w:rPr>
        <w:t>J-MAS (Jurnal Manaj. dan Sains)</w:t>
      </w:r>
      <w:r w:rsidRPr="00C73B3C">
        <w:rPr>
          <w:noProof/>
          <w:sz w:val="20"/>
          <w:szCs w:val="20"/>
        </w:rPr>
        <w:t>, vol. 6, no. 2, p. 475, 2021, doi: 10.33087/jmas.v6i2.260.</w:t>
      </w:r>
    </w:p>
    <w:p w:rsidR="005169FE" w:rsidRPr="00C73B3C" w:rsidRDefault="005169FE" w:rsidP="005169FE">
      <w:pPr>
        <w:widowControl w:val="0"/>
        <w:autoSpaceDE w:val="0"/>
        <w:autoSpaceDN w:val="0"/>
        <w:adjustRightInd w:val="0"/>
        <w:ind w:left="640" w:hanging="640"/>
        <w:jc w:val="both"/>
        <w:rPr>
          <w:noProof/>
          <w:sz w:val="20"/>
          <w:szCs w:val="20"/>
        </w:rPr>
      </w:pPr>
      <w:r w:rsidRPr="00C73B3C">
        <w:rPr>
          <w:noProof/>
          <w:sz w:val="20"/>
          <w:szCs w:val="20"/>
        </w:rPr>
        <w:t>[12]</w:t>
      </w:r>
      <w:r w:rsidRPr="00C73B3C">
        <w:rPr>
          <w:noProof/>
          <w:sz w:val="20"/>
          <w:szCs w:val="20"/>
        </w:rPr>
        <w:tab/>
        <w:t xml:space="preserve">I. Pangkey, “Penerapan Manajemen Kinerja dalam Meningkatkan Kualitas Pegawai Pada FIS UNIMA di Era Pandemi Covid-19,” </w:t>
      </w:r>
      <w:r w:rsidRPr="00C73B3C">
        <w:rPr>
          <w:i/>
          <w:iCs/>
          <w:noProof/>
          <w:sz w:val="20"/>
          <w:szCs w:val="20"/>
        </w:rPr>
        <w:t>J. Adm.  J. Kaji. Kebijak. dan ilmu Adm. Negara</w:t>
      </w:r>
      <w:r w:rsidRPr="00C73B3C">
        <w:rPr>
          <w:noProof/>
          <w:sz w:val="20"/>
          <w:szCs w:val="20"/>
        </w:rPr>
        <w:t>, vol. 3, no. 2, pp. 42–44, 2021, doi: 10.53682/administro.v3i2.2799.</w:t>
      </w:r>
    </w:p>
    <w:p w:rsidR="005169FE" w:rsidRPr="00C73B3C" w:rsidRDefault="005169FE" w:rsidP="005169FE">
      <w:pPr>
        <w:widowControl w:val="0"/>
        <w:autoSpaceDE w:val="0"/>
        <w:autoSpaceDN w:val="0"/>
        <w:adjustRightInd w:val="0"/>
        <w:ind w:left="640" w:hanging="640"/>
        <w:jc w:val="both"/>
        <w:rPr>
          <w:noProof/>
          <w:sz w:val="20"/>
          <w:szCs w:val="20"/>
        </w:rPr>
      </w:pPr>
      <w:r w:rsidRPr="00C73B3C">
        <w:rPr>
          <w:noProof/>
          <w:sz w:val="20"/>
          <w:szCs w:val="20"/>
        </w:rPr>
        <w:t>[13]</w:t>
      </w:r>
      <w:r w:rsidRPr="00C73B3C">
        <w:rPr>
          <w:noProof/>
          <w:sz w:val="20"/>
          <w:szCs w:val="20"/>
        </w:rPr>
        <w:tab/>
        <w:t xml:space="preserve">Subhan et al, “Pengaruh Locus Of Control Terhadap Kinerja Pegawai Pada Dinas Pendapatan Daerah Kota Makassar,” </w:t>
      </w:r>
      <w:r w:rsidRPr="00C73B3C">
        <w:rPr>
          <w:i/>
          <w:iCs/>
          <w:noProof/>
          <w:sz w:val="20"/>
          <w:szCs w:val="20"/>
        </w:rPr>
        <w:t>J. Ecosyst.</w:t>
      </w:r>
      <w:r w:rsidRPr="00C73B3C">
        <w:rPr>
          <w:noProof/>
          <w:sz w:val="20"/>
          <w:szCs w:val="20"/>
        </w:rPr>
        <w:t>, vol. 19, no. 3, pp. 1242–1250, 2019.</w:t>
      </w:r>
    </w:p>
    <w:p w:rsidR="005169FE" w:rsidRPr="00C73B3C" w:rsidRDefault="005169FE" w:rsidP="005169FE">
      <w:pPr>
        <w:widowControl w:val="0"/>
        <w:autoSpaceDE w:val="0"/>
        <w:autoSpaceDN w:val="0"/>
        <w:adjustRightInd w:val="0"/>
        <w:ind w:left="640" w:hanging="640"/>
        <w:jc w:val="both"/>
        <w:rPr>
          <w:noProof/>
          <w:sz w:val="20"/>
          <w:szCs w:val="20"/>
        </w:rPr>
      </w:pPr>
      <w:r w:rsidRPr="00C73B3C">
        <w:rPr>
          <w:noProof/>
          <w:sz w:val="20"/>
          <w:szCs w:val="20"/>
        </w:rPr>
        <w:t>[14]</w:t>
      </w:r>
      <w:r w:rsidRPr="00C73B3C">
        <w:rPr>
          <w:noProof/>
          <w:sz w:val="20"/>
          <w:szCs w:val="20"/>
        </w:rPr>
        <w:tab/>
        <w:t xml:space="preserve">M. R. Muis, J. Jufrizen, and M. Fahmi, “Pengaruh Budaya Organisasi Dan Komitmen Organisasi Terhadap Kinerja Karyawan,” </w:t>
      </w:r>
      <w:r w:rsidRPr="00C73B3C">
        <w:rPr>
          <w:i/>
          <w:iCs/>
          <w:noProof/>
          <w:sz w:val="20"/>
          <w:szCs w:val="20"/>
        </w:rPr>
        <w:t>Jesya (Jurnal Ekon. Ekon. Syariah)</w:t>
      </w:r>
      <w:r w:rsidRPr="00C73B3C">
        <w:rPr>
          <w:noProof/>
          <w:sz w:val="20"/>
          <w:szCs w:val="20"/>
        </w:rPr>
        <w:t>, vol. 1, no. 1, pp. 9–25, 2018, doi: 10.36778/jesya.v1i1.7.</w:t>
      </w:r>
    </w:p>
    <w:p w:rsidR="005169FE" w:rsidRPr="00C73B3C" w:rsidRDefault="005169FE" w:rsidP="005169FE">
      <w:pPr>
        <w:widowControl w:val="0"/>
        <w:autoSpaceDE w:val="0"/>
        <w:autoSpaceDN w:val="0"/>
        <w:adjustRightInd w:val="0"/>
        <w:ind w:left="640" w:hanging="640"/>
        <w:jc w:val="both"/>
        <w:rPr>
          <w:noProof/>
          <w:sz w:val="20"/>
          <w:szCs w:val="20"/>
        </w:rPr>
      </w:pPr>
      <w:r w:rsidRPr="00C73B3C">
        <w:rPr>
          <w:noProof/>
          <w:sz w:val="20"/>
          <w:szCs w:val="20"/>
        </w:rPr>
        <w:t>[15]</w:t>
      </w:r>
      <w:r w:rsidRPr="00C73B3C">
        <w:rPr>
          <w:noProof/>
          <w:sz w:val="20"/>
          <w:szCs w:val="20"/>
        </w:rPr>
        <w:tab/>
        <w:t xml:space="preserve">I. Ariani, H.M &amp; Harum, “Kepemimpinan , Komitmen dan Budaya Organisasi Mempengaruhi Kinerja Karyawan Studi Kasus : PT.SUMRE1CON DI BALIKPAPAN,” </w:t>
      </w:r>
      <w:r w:rsidRPr="00C73B3C">
        <w:rPr>
          <w:i/>
          <w:iCs/>
          <w:noProof/>
          <w:sz w:val="20"/>
          <w:szCs w:val="20"/>
        </w:rPr>
        <w:t>J. GeoEkonomi</w:t>
      </w:r>
      <w:r w:rsidRPr="00C73B3C">
        <w:rPr>
          <w:noProof/>
          <w:sz w:val="20"/>
          <w:szCs w:val="20"/>
        </w:rPr>
        <w:t>, vol. 12, no. 2, pp. 32–44, 2021.</w:t>
      </w:r>
    </w:p>
    <w:p w:rsidR="005169FE" w:rsidRPr="00C73B3C" w:rsidRDefault="005169FE" w:rsidP="005169FE">
      <w:pPr>
        <w:pStyle w:val="ListParagraph1"/>
        <w:jc w:val="both"/>
        <w:rPr>
          <w:rFonts w:ascii="Times New Roman" w:eastAsia="SimSun" w:hAnsi="Times New Roman" w:cs="Times New Roman"/>
          <w:b/>
          <w:bCs/>
        </w:rPr>
      </w:pPr>
      <w:r w:rsidRPr="00C73B3C">
        <w:rPr>
          <w:rFonts w:ascii="Times New Roman" w:eastAsia="SimSun" w:hAnsi="Times New Roman" w:cs="Times New Roman"/>
          <w:b/>
          <w:bCs/>
        </w:rPr>
        <w:fldChar w:fldCharType="end"/>
      </w:r>
    </w:p>
    <w:p w:rsidR="005169FE" w:rsidRPr="00C73B3C" w:rsidRDefault="005169FE" w:rsidP="00BA470A">
      <w:pPr>
        <w:widowControl w:val="0"/>
        <w:autoSpaceDE w:val="0"/>
        <w:autoSpaceDN w:val="0"/>
        <w:adjustRightInd w:val="0"/>
        <w:spacing w:before="120" w:after="120"/>
        <w:ind w:left="640" w:hanging="640"/>
        <w:rPr>
          <w:noProof/>
          <w:sz w:val="20"/>
          <w:szCs w:val="20"/>
        </w:rPr>
      </w:pPr>
    </w:p>
    <w:p w:rsidR="00BF537F" w:rsidRPr="002F134A" w:rsidRDefault="00DE18D4" w:rsidP="00BF537F">
      <w:pPr>
        <w:pStyle w:val="NormalWeb"/>
        <w:shd w:val="clear" w:color="auto" w:fill="FFFFFF"/>
        <w:spacing w:before="120" w:beforeAutospacing="0" w:after="120" w:afterAutospacing="0"/>
        <w:ind w:left="0"/>
        <w:jc w:val="both"/>
        <w:rPr>
          <w:sz w:val="20"/>
          <w:szCs w:val="20"/>
        </w:rPr>
      </w:pPr>
      <w:r>
        <w:rPr>
          <w:sz w:val="20"/>
          <w:szCs w:val="20"/>
        </w:rPr>
        <w:fldChar w:fldCharType="end"/>
      </w:r>
    </w:p>
    <w:p w:rsidR="00E014F8" w:rsidRPr="002F134A" w:rsidRDefault="00E014F8" w:rsidP="00E014F8">
      <w:pPr>
        <w:pStyle w:val="NormalWeb"/>
        <w:shd w:val="clear" w:color="auto" w:fill="FFFFFF"/>
        <w:spacing w:before="120" w:beforeAutospacing="0" w:after="120" w:afterAutospacing="0"/>
        <w:ind w:left="0"/>
        <w:jc w:val="both"/>
        <w:rPr>
          <w:sz w:val="20"/>
          <w:szCs w:val="20"/>
        </w:rPr>
      </w:pPr>
    </w:p>
    <w:p w:rsidR="00E014F8" w:rsidRPr="00934309" w:rsidRDefault="00E014F8" w:rsidP="00E014F8">
      <w:pPr>
        <w:pStyle w:val="ListParagraph"/>
        <w:spacing w:line="480" w:lineRule="auto"/>
        <w:jc w:val="both"/>
      </w:pPr>
    </w:p>
    <w:p w:rsidR="00E014F8" w:rsidRDefault="00E014F8" w:rsidP="00E014F8">
      <w:pPr>
        <w:pStyle w:val="ListParagraph"/>
        <w:spacing w:line="480" w:lineRule="auto"/>
        <w:jc w:val="both"/>
      </w:pPr>
    </w:p>
    <w:p w:rsidR="00E014F8" w:rsidRDefault="00E014F8" w:rsidP="00E014F8">
      <w:pPr>
        <w:pStyle w:val="ListParagraph"/>
        <w:spacing w:line="480" w:lineRule="auto"/>
        <w:ind w:left="284"/>
        <w:jc w:val="both"/>
      </w:pPr>
    </w:p>
    <w:p w:rsidR="00C73B3C" w:rsidRDefault="00C73B3C" w:rsidP="00E014F8">
      <w:pPr>
        <w:pStyle w:val="ListParagraph"/>
        <w:spacing w:line="480" w:lineRule="auto"/>
        <w:ind w:left="284"/>
        <w:jc w:val="both"/>
      </w:pPr>
    </w:p>
    <w:p w:rsidR="00C73B3C" w:rsidRDefault="00C73B3C" w:rsidP="00E014F8">
      <w:pPr>
        <w:pStyle w:val="ListParagraph"/>
        <w:spacing w:line="480" w:lineRule="auto"/>
        <w:ind w:left="284"/>
        <w:jc w:val="both"/>
      </w:pPr>
    </w:p>
    <w:p w:rsidR="00C73B3C" w:rsidRDefault="00C73B3C" w:rsidP="00E014F8">
      <w:pPr>
        <w:pStyle w:val="ListParagraph"/>
        <w:spacing w:line="480" w:lineRule="auto"/>
        <w:ind w:left="284"/>
        <w:jc w:val="both"/>
      </w:pPr>
    </w:p>
    <w:p w:rsidR="00C73B3C" w:rsidRDefault="00C73B3C" w:rsidP="00E014F8">
      <w:pPr>
        <w:pStyle w:val="ListParagraph"/>
        <w:spacing w:line="480" w:lineRule="auto"/>
        <w:ind w:left="284"/>
        <w:jc w:val="both"/>
      </w:pPr>
    </w:p>
    <w:p w:rsidR="00C73B3C" w:rsidRDefault="00C73B3C" w:rsidP="00E014F8">
      <w:pPr>
        <w:pStyle w:val="ListParagraph"/>
        <w:spacing w:line="480" w:lineRule="auto"/>
        <w:ind w:left="284"/>
        <w:jc w:val="both"/>
      </w:pPr>
    </w:p>
    <w:p w:rsidR="00C73B3C" w:rsidRDefault="00C73B3C" w:rsidP="00E014F8">
      <w:pPr>
        <w:pStyle w:val="ListParagraph"/>
        <w:spacing w:line="480" w:lineRule="auto"/>
        <w:ind w:left="284"/>
        <w:jc w:val="both"/>
      </w:pPr>
      <w:r>
        <w:t>35</w:t>
      </w:r>
      <w:bookmarkStart w:id="2" w:name="_GoBack"/>
      <w:bookmarkEnd w:id="2"/>
    </w:p>
    <w:sectPr w:rsidR="00C73B3C" w:rsidSect="00CC7411">
      <w:type w:val="continuous"/>
      <w:pgSz w:w="11907" w:h="16840" w:code="9"/>
      <w:pgMar w:top="2275" w:right="1411" w:bottom="1526" w:left="1411"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22DE" w:rsidRDefault="004322DE">
      <w:r>
        <w:separator/>
      </w:r>
    </w:p>
  </w:endnote>
  <w:endnote w:type="continuationSeparator" w:id="0">
    <w:p w:rsidR="004322DE" w:rsidRDefault="004322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26532000"/>
      <w:docPartObj>
        <w:docPartGallery w:val="Page Numbers (Bottom of Page)"/>
        <w:docPartUnique/>
      </w:docPartObj>
    </w:sdtPr>
    <w:sdtEndPr>
      <w:rPr>
        <w:rStyle w:val="PageNumber"/>
      </w:rPr>
    </w:sdtEndPr>
    <w:sdtContent>
      <w:p w:rsidR="00015CAC" w:rsidRDefault="00015CAC" w:rsidP="00015CA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015CAC" w:rsidRDefault="00015CAC" w:rsidP="00015CAC">
    <w:pPr>
      <w:pStyle w:val="BodyText"/>
      <w:spacing w:line="14" w:lineRule="auto"/>
      <w:ind w:right="360"/>
      <w:rPr>
        <w:sz w:val="20"/>
      </w:rPr>
    </w:pPr>
    <w:r>
      <w:rPr>
        <w:noProof/>
        <w:lang w:val="en-US"/>
      </w:rPr>
      <mc:AlternateContent>
        <mc:Choice Requires="wpg">
          <w:drawing>
            <wp:anchor distT="0" distB="0" distL="114300" distR="114300" simplePos="0" relativeHeight="251659264" behindDoc="1" locked="0" layoutInCell="1" allowOverlap="1" wp14:anchorId="501F3698" wp14:editId="587E3DA2">
              <wp:simplePos x="0" y="0"/>
              <wp:positionH relativeFrom="page">
                <wp:posOffset>7292975</wp:posOffset>
              </wp:positionH>
              <wp:positionV relativeFrom="page">
                <wp:posOffset>9639935</wp:posOffset>
              </wp:positionV>
              <wp:extent cx="144780" cy="129540"/>
              <wp:effectExtent l="15875" t="19685" r="10795" b="12700"/>
              <wp:wrapNone/>
              <wp:docPr id="39" name="Group 256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44780" cy="129540"/>
                        <a:chOff x="11485" y="15181"/>
                        <a:chExt cx="228" cy="204"/>
                      </a:xfrm>
                    </wpg:grpSpPr>
                    <wps:wsp>
                      <wps:cNvPr id="40" name="AutoShape 2571"/>
                      <wps:cNvSpPr>
                        <a:spLocks noChangeAspect="1" noChangeArrowheads="1"/>
                      </wps:cNvSpPr>
                      <wps:spPr bwMode="auto">
                        <a:xfrm>
                          <a:off x="11486" y="15182"/>
                          <a:ext cx="226" cy="202"/>
                        </a:xfrm>
                        <a:custGeom>
                          <a:avLst/>
                          <a:gdLst>
                            <a:gd name="T0" fmla="*/ 65 w 226"/>
                            <a:gd name="T1" fmla="*/ 15185 h 202"/>
                            <a:gd name="T2" fmla="*/ 41 w 226"/>
                            <a:gd name="T3" fmla="*/ 15194 h 202"/>
                            <a:gd name="T4" fmla="*/ 32 w 226"/>
                            <a:gd name="T5" fmla="*/ 15199 h 202"/>
                            <a:gd name="T6" fmla="*/ 24 w 226"/>
                            <a:gd name="T7" fmla="*/ 15209 h 202"/>
                            <a:gd name="T8" fmla="*/ 15 w 226"/>
                            <a:gd name="T9" fmla="*/ 15221 h 202"/>
                            <a:gd name="T10" fmla="*/ 8 w 226"/>
                            <a:gd name="T11" fmla="*/ 15238 h 202"/>
                            <a:gd name="T12" fmla="*/ 3 w 226"/>
                            <a:gd name="T13" fmla="*/ 15257 h 202"/>
                            <a:gd name="T14" fmla="*/ 0 w 226"/>
                            <a:gd name="T15" fmla="*/ 15276 h 202"/>
                            <a:gd name="T16" fmla="*/ 3 w 226"/>
                            <a:gd name="T17" fmla="*/ 15300 h 202"/>
                            <a:gd name="T18" fmla="*/ 8 w 226"/>
                            <a:gd name="T19" fmla="*/ 15319 h 202"/>
                            <a:gd name="T20" fmla="*/ 17 w 226"/>
                            <a:gd name="T21" fmla="*/ 15338 h 202"/>
                            <a:gd name="T22" fmla="*/ 32 w 226"/>
                            <a:gd name="T23" fmla="*/ 15355 h 202"/>
                            <a:gd name="T24" fmla="*/ 48 w 226"/>
                            <a:gd name="T25" fmla="*/ 15367 h 202"/>
                            <a:gd name="T26" fmla="*/ 68 w 226"/>
                            <a:gd name="T27" fmla="*/ 15377 h 202"/>
                            <a:gd name="T28" fmla="*/ 89 w 226"/>
                            <a:gd name="T29" fmla="*/ 15382 h 202"/>
                            <a:gd name="T30" fmla="*/ 116 w 226"/>
                            <a:gd name="T31" fmla="*/ 15384 h 202"/>
                            <a:gd name="T32" fmla="*/ 140 w 226"/>
                            <a:gd name="T33" fmla="*/ 15382 h 202"/>
                            <a:gd name="T34" fmla="*/ 161 w 226"/>
                            <a:gd name="T35" fmla="*/ 15377 h 202"/>
                            <a:gd name="T36" fmla="*/ 180 w 226"/>
                            <a:gd name="T37" fmla="*/ 15367 h 202"/>
                            <a:gd name="T38" fmla="*/ 197 w 226"/>
                            <a:gd name="T39" fmla="*/ 15355 h 202"/>
                            <a:gd name="T40" fmla="*/ 209 w 226"/>
                            <a:gd name="T41" fmla="*/ 15338 h 202"/>
                            <a:gd name="T42" fmla="*/ 211 w 226"/>
                            <a:gd name="T43" fmla="*/ 15336 h 202"/>
                            <a:gd name="T44" fmla="*/ 94 w 226"/>
                            <a:gd name="T45" fmla="*/ 15336 h 202"/>
                            <a:gd name="T46" fmla="*/ 80 w 226"/>
                            <a:gd name="T47" fmla="*/ 15334 h 202"/>
                            <a:gd name="T48" fmla="*/ 56 w 226"/>
                            <a:gd name="T49" fmla="*/ 15322 h 202"/>
                            <a:gd name="T50" fmla="*/ 48 w 226"/>
                            <a:gd name="T51" fmla="*/ 15312 h 202"/>
                            <a:gd name="T52" fmla="*/ 44 w 226"/>
                            <a:gd name="T53" fmla="*/ 15302 h 202"/>
                            <a:gd name="T54" fmla="*/ 39 w 226"/>
                            <a:gd name="T55" fmla="*/ 15290 h 202"/>
                            <a:gd name="T56" fmla="*/ 39 w 226"/>
                            <a:gd name="T57" fmla="*/ 15269 h 202"/>
                            <a:gd name="T58" fmla="*/ 44 w 226"/>
                            <a:gd name="T59" fmla="*/ 15254 h 202"/>
                            <a:gd name="T60" fmla="*/ 48 w 226"/>
                            <a:gd name="T61" fmla="*/ 15247 h 202"/>
                            <a:gd name="T62" fmla="*/ 53 w 226"/>
                            <a:gd name="T63" fmla="*/ 15242 h 202"/>
                            <a:gd name="T64" fmla="*/ 68 w 226"/>
                            <a:gd name="T65" fmla="*/ 15233 h 202"/>
                            <a:gd name="T66" fmla="*/ 75 w 226"/>
                            <a:gd name="T67" fmla="*/ 15230 h 202"/>
                            <a:gd name="T68" fmla="*/ 65 w 226"/>
                            <a:gd name="T69" fmla="*/ 15185 h 202"/>
                            <a:gd name="T70" fmla="*/ 156 w 226"/>
                            <a:gd name="T71" fmla="*/ 15182 h 202"/>
                            <a:gd name="T72" fmla="*/ 142 w 226"/>
                            <a:gd name="T73" fmla="*/ 15228 h 202"/>
                            <a:gd name="T74" fmla="*/ 154 w 226"/>
                            <a:gd name="T75" fmla="*/ 15233 h 202"/>
                            <a:gd name="T76" fmla="*/ 164 w 226"/>
                            <a:gd name="T77" fmla="*/ 15235 h 202"/>
                            <a:gd name="T78" fmla="*/ 171 w 226"/>
                            <a:gd name="T79" fmla="*/ 15242 h 202"/>
                            <a:gd name="T80" fmla="*/ 178 w 226"/>
                            <a:gd name="T81" fmla="*/ 15247 h 202"/>
                            <a:gd name="T82" fmla="*/ 183 w 226"/>
                            <a:gd name="T83" fmla="*/ 15254 h 202"/>
                            <a:gd name="T84" fmla="*/ 185 w 226"/>
                            <a:gd name="T85" fmla="*/ 15262 h 202"/>
                            <a:gd name="T86" fmla="*/ 188 w 226"/>
                            <a:gd name="T87" fmla="*/ 15271 h 202"/>
                            <a:gd name="T88" fmla="*/ 188 w 226"/>
                            <a:gd name="T89" fmla="*/ 15293 h 202"/>
                            <a:gd name="T90" fmla="*/ 185 w 226"/>
                            <a:gd name="T91" fmla="*/ 15302 h 202"/>
                            <a:gd name="T92" fmla="*/ 171 w 226"/>
                            <a:gd name="T93" fmla="*/ 15322 h 202"/>
                            <a:gd name="T94" fmla="*/ 147 w 226"/>
                            <a:gd name="T95" fmla="*/ 15334 h 202"/>
                            <a:gd name="T96" fmla="*/ 132 w 226"/>
                            <a:gd name="T97" fmla="*/ 15336 h 202"/>
                            <a:gd name="T98" fmla="*/ 211 w 226"/>
                            <a:gd name="T99" fmla="*/ 15336 h 202"/>
                            <a:gd name="T100" fmla="*/ 219 w 226"/>
                            <a:gd name="T101" fmla="*/ 15322 h 202"/>
                            <a:gd name="T102" fmla="*/ 224 w 226"/>
                            <a:gd name="T103" fmla="*/ 15302 h 202"/>
                            <a:gd name="T104" fmla="*/ 226 w 226"/>
                            <a:gd name="T105" fmla="*/ 15278 h 202"/>
                            <a:gd name="T106" fmla="*/ 221 w 226"/>
                            <a:gd name="T107" fmla="*/ 15245 h 202"/>
                            <a:gd name="T108" fmla="*/ 216 w 226"/>
                            <a:gd name="T109" fmla="*/ 15230 h 202"/>
                            <a:gd name="T110" fmla="*/ 209 w 226"/>
                            <a:gd name="T111" fmla="*/ 15218 h 202"/>
                            <a:gd name="T112" fmla="*/ 200 w 226"/>
                            <a:gd name="T113" fmla="*/ 15206 h 202"/>
                            <a:gd name="T114" fmla="*/ 188 w 226"/>
                            <a:gd name="T115" fmla="*/ 15197 h 202"/>
                            <a:gd name="T116" fmla="*/ 173 w 226"/>
                            <a:gd name="T117" fmla="*/ 15190 h 202"/>
                            <a:gd name="T118" fmla="*/ 156 w 226"/>
                            <a:gd name="T119" fmla="*/ 15182 h 202"/>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Lst>
                          <a:ahLst/>
                          <a:cxnLst>
                            <a:cxn ang="T120">
                              <a:pos x="T0" y="T1"/>
                            </a:cxn>
                            <a:cxn ang="T121">
                              <a:pos x="T2" y="T3"/>
                            </a:cxn>
                            <a:cxn ang="T122">
                              <a:pos x="T4" y="T5"/>
                            </a:cxn>
                            <a:cxn ang="T123">
                              <a:pos x="T6" y="T7"/>
                            </a:cxn>
                            <a:cxn ang="T124">
                              <a:pos x="T8" y="T9"/>
                            </a:cxn>
                            <a:cxn ang="T125">
                              <a:pos x="T10" y="T11"/>
                            </a:cxn>
                            <a:cxn ang="T126">
                              <a:pos x="T12" y="T13"/>
                            </a:cxn>
                            <a:cxn ang="T127">
                              <a:pos x="T14" y="T15"/>
                            </a:cxn>
                            <a:cxn ang="T128">
                              <a:pos x="T16" y="T17"/>
                            </a:cxn>
                            <a:cxn ang="T129">
                              <a:pos x="T18" y="T19"/>
                            </a:cxn>
                            <a:cxn ang="T130">
                              <a:pos x="T20" y="T21"/>
                            </a:cxn>
                            <a:cxn ang="T131">
                              <a:pos x="T22" y="T23"/>
                            </a:cxn>
                            <a:cxn ang="T132">
                              <a:pos x="T24" y="T25"/>
                            </a:cxn>
                            <a:cxn ang="T133">
                              <a:pos x="T26" y="T27"/>
                            </a:cxn>
                            <a:cxn ang="T134">
                              <a:pos x="T28" y="T29"/>
                            </a:cxn>
                            <a:cxn ang="T135">
                              <a:pos x="T30" y="T31"/>
                            </a:cxn>
                            <a:cxn ang="T136">
                              <a:pos x="T32" y="T33"/>
                            </a:cxn>
                            <a:cxn ang="T137">
                              <a:pos x="T34" y="T35"/>
                            </a:cxn>
                            <a:cxn ang="T138">
                              <a:pos x="T36" y="T37"/>
                            </a:cxn>
                            <a:cxn ang="T139">
                              <a:pos x="T38" y="T39"/>
                            </a:cxn>
                            <a:cxn ang="T140">
                              <a:pos x="T40" y="T41"/>
                            </a:cxn>
                            <a:cxn ang="T141">
                              <a:pos x="T42" y="T43"/>
                            </a:cxn>
                            <a:cxn ang="T142">
                              <a:pos x="T44" y="T45"/>
                            </a:cxn>
                            <a:cxn ang="T143">
                              <a:pos x="T46" y="T47"/>
                            </a:cxn>
                            <a:cxn ang="T144">
                              <a:pos x="T48" y="T49"/>
                            </a:cxn>
                            <a:cxn ang="T145">
                              <a:pos x="T50" y="T51"/>
                            </a:cxn>
                            <a:cxn ang="T146">
                              <a:pos x="T52" y="T53"/>
                            </a:cxn>
                            <a:cxn ang="T147">
                              <a:pos x="T54" y="T55"/>
                            </a:cxn>
                            <a:cxn ang="T148">
                              <a:pos x="T56" y="T57"/>
                            </a:cxn>
                            <a:cxn ang="T149">
                              <a:pos x="T58" y="T59"/>
                            </a:cxn>
                            <a:cxn ang="T150">
                              <a:pos x="T60" y="T61"/>
                            </a:cxn>
                            <a:cxn ang="T151">
                              <a:pos x="T62" y="T63"/>
                            </a:cxn>
                            <a:cxn ang="T152">
                              <a:pos x="T64" y="T65"/>
                            </a:cxn>
                            <a:cxn ang="T153">
                              <a:pos x="T66" y="T67"/>
                            </a:cxn>
                            <a:cxn ang="T154">
                              <a:pos x="T68" y="T69"/>
                            </a:cxn>
                            <a:cxn ang="T155">
                              <a:pos x="T70" y="T71"/>
                            </a:cxn>
                            <a:cxn ang="T156">
                              <a:pos x="T72" y="T73"/>
                            </a:cxn>
                            <a:cxn ang="T157">
                              <a:pos x="T74" y="T75"/>
                            </a:cxn>
                            <a:cxn ang="T158">
                              <a:pos x="T76" y="T77"/>
                            </a:cxn>
                            <a:cxn ang="T159">
                              <a:pos x="T78" y="T79"/>
                            </a:cxn>
                            <a:cxn ang="T160">
                              <a:pos x="T80" y="T81"/>
                            </a:cxn>
                            <a:cxn ang="T161">
                              <a:pos x="T82" y="T83"/>
                            </a:cxn>
                            <a:cxn ang="T162">
                              <a:pos x="T84" y="T85"/>
                            </a:cxn>
                            <a:cxn ang="T163">
                              <a:pos x="T86" y="T87"/>
                            </a:cxn>
                            <a:cxn ang="T164">
                              <a:pos x="T88" y="T89"/>
                            </a:cxn>
                            <a:cxn ang="T165">
                              <a:pos x="T90" y="T91"/>
                            </a:cxn>
                            <a:cxn ang="T166">
                              <a:pos x="T92" y="T93"/>
                            </a:cxn>
                            <a:cxn ang="T167">
                              <a:pos x="T94" y="T95"/>
                            </a:cxn>
                            <a:cxn ang="T168">
                              <a:pos x="T96" y="T97"/>
                            </a:cxn>
                            <a:cxn ang="T169">
                              <a:pos x="T98" y="T99"/>
                            </a:cxn>
                            <a:cxn ang="T170">
                              <a:pos x="T100" y="T101"/>
                            </a:cxn>
                            <a:cxn ang="T171">
                              <a:pos x="T102" y="T103"/>
                            </a:cxn>
                            <a:cxn ang="T172">
                              <a:pos x="T104" y="T105"/>
                            </a:cxn>
                            <a:cxn ang="T173">
                              <a:pos x="T106" y="T107"/>
                            </a:cxn>
                            <a:cxn ang="T174">
                              <a:pos x="T108" y="T109"/>
                            </a:cxn>
                            <a:cxn ang="T175">
                              <a:pos x="T110" y="T111"/>
                            </a:cxn>
                            <a:cxn ang="T176">
                              <a:pos x="T112" y="T113"/>
                            </a:cxn>
                            <a:cxn ang="T177">
                              <a:pos x="T114" y="T115"/>
                            </a:cxn>
                            <a:cxn ang="T178">
                              <a:pos x="T116" y="T117"/>
                            </a:cxn>
                            <a:cxn ang="T179">
                              <a:pos x="T118" y="T119"/>
                            </a:cxn>
                          </a:cxnLst>
                          <a:rect l="0" t="0" r="r" b="b"/>
                          <a:pathLst>
                            <a:path w="226" h="202">
                              <a:moveTo>
                                <a:pt x="65" y="3"/>
                              </a:moveTo>
                              <a:lnTo>
                                <a:pt x="41" y="12"/>
                              </a:lnTo>
                              <a:lnTo>
                                <a:pt x="32" y="17"/>
                              </a:lnTo>
                              <a:lnTo>
                                <a:pt x="24" y="27"/>
                              </a:lnTo>
                              <a:lnTo>
                                <a:pt x="15" y="39"/>
                              </a:lnTo>
                              <a:lnTo>
                                <a:pt x="8" y="56"/>
                              </a:lnTo>
                              <a:lnTo>
                                <a:pt x="3" y="75"/>
                              </a:lnTo>
                              <a:lnTo>
                                <a:pt x="0" y="94"/>
                              </a:lnTo>
                              <a:lnTo>
                                <a:pt x="3" y="118"/>
                              </a:lnTo>
                              <a:lnTo>
                                <a:pt x="8" y="137"/>
                              </a:lnTo>
                              <a:lnTo>
                                <a:pt x="17" y="156"/>
                              </a:lnTo>
                              <a:lnTo>
                                <a:pt x="32" y="173"/>
                              </a:lnTo>
                              <a:lnTo>
                                <a:pt x="48" y="185"/>
                              </a:lnTo>
                              <a:lnTo>
                                <a:pt x="68" y="195"/>
                              </a:lnTo>
                              <a:lnTo>
                                <a:pt x="89" y="200"/>
                              </a:lnTo>
                              <a:lnTo>
                                <a:pt x="116" y="202"/>
                              </a:lnTo>
                              <a:lnTo>
                                <a:pt x="140" y="200"/>
                              </a:lnTo>
                              <a:lnTo>
                                <a:pt x="161" y="195"/>
                              </a:lnTo>
                              <a:lnTo>
                                <a:pt x="180" y="185"/>
                              </a:lnTo>
                              <a:lnTo>
                                <a:pt x="197" y="173"/>
                              </a:lnTo>
                              <a:lnTo>
                                <a:pt x="209" y="156"/>
                              </a:lnTo>
                              <a:lnTo>
                                <a:pt x="211" y="154"/>
                              </a:lnTo>
                              <a:lnTo>
                                <a:pt x="94" y="154"/>
                              </a:lnTo>
                              <a:lnTo>
                                <a:pt x="80" y="152"/>
                              </a:lnTo>
                              <a:lnTo>
                                <a:pt x="56" y="140"/>
                              </a:lnTo>
                              <a:lnTo>
                                <a:pt x="48" y="130"/>
                              </a:lnTo>
                              <a:lnTo>
                                <a:pt x="44" y="120"/>
                              </a:lnTo>
                              <a:lnTo>
                                <a:pt x="39" y="108"/>
                              </a:lnTo>
                              <a:lnTo>
                                <a:pt x="39" y="87"/>
                              </a:lnTo>
                              <a:lnTo>
                                <a:pt x="44" y="72"/>
                              </a:lnTo>
                              <a:lnTo>
                                <a:pt x="48" y="65"/>
                              </a:lnTo>
                              <a:lnTo>
                                <a:pt x="53" y="60"/>
                              </a:lnTo>
                              <a:lnTo>
                                <a:pt x="68" y="51"/>
                              </a:lnTo>
                              <a:lnTo>
                                <a:pt x="75" y="48"/>
                              </a:lnTo>
                              <a:lnTo>
                                <a:pt x="65" y="3"/>
                              </a:lnTo>
                              <a:close/>
                              <a:moveTo>
                                <a:pt x="156" y="0"/>
                              </a:moveTo>
                              <a:lnTo>
                                <a:pt x="142" y="46"/>
                              </a:lnTo>
                              <a:lnTo>
                                <a:pt x="154" y="51"/>
                              </a:lnTo>
                              <a:lnTo>
                                <a:pt x="164" y="53"/>
                              </a:lnTo>
                              <a:lnTo>
                                <a:pt x="171" y="60"/>
                              </a:lnTo>
                              <a:lnTo>
                                <a:pt x="178" y="65"/>
                              </a:lnTo>
                              <a:lnTo>
                                <a:pt x="183" y="72"/>
                              </a:lnTo>
                              <a:lnTo>
                                <a:pt x="185" y="80"/>
                              </a:lnTo>
                              <a:lnTo>
                                <a:pt x="188" y="89"/>
                              </a:lnTo>
                              <a:lnTo>
                                <a:pt x="188" y="111"/>
                              </a:lnTo>
                              <a:lnTo>
                                <a:pt x="185" y="120"/>
                              </a:lnTo>
                              <a:lnTo>
                                <a:pt x="171" y="140"/>
                              </a:lnTo>
                              <a:lnTo>
                                <a:pt x="147" y="152"/>
                              </a:lnTo>
                              <a:lnTo>
                                <a:pt x="132" y="154"/>
                              </a:lnTo>
                              <a:lnTo>
                                <a:pt x="211" y="154"/>
                              </a:lnTo>
                              <a:lnTo>
                                <a:pt x="219" y="140"/>
                              </a:lnTo>
                              <a:lnTo>
                                <a:pt x="224" y="120"/>
                              </a:lnTo>
                              <a:lnTo>
                                <a:pt x="226" y="96"/>
                              </a:lnTo>
                              <a:lnTo>
                                <a:pt x="221" y="63"/>
                              </a:lnTo>
                              <a:lnTo>
                                <a:pt x="216" y="48"/>
                              </a:lnTo>
                              <a:lnTo>
                                <a:pt x="209" y="36"/>
                              </a:lnTo>
                              <a:lnTo>
                                <a:pt x="200" y="24"/>
                              </a:lnTo>
                              <a:lnTo>
                                <a:pt x="188" y="15"/>
                              </a:lnTo>
                              <a:lnTo>
                                <a:pt x="173" y="8"/>
                              </a:lnTo>
                              <a:lnTo>
                                <a:pt x="156" y="0"/>
                              </a:lnTo>
                              <a:close/>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1" name="Freeform 2570"/>
                      <wps:cNvSpPr>
                        <a:spLocks noChangeAspect="1" noChangeArrowheads="1"/>
                      </wps:cNvSpPr>
                      <wps:spPr bwMode="auto">
                        <a:xfrm>
                          <a:off x="11486" y="15182"/>
                          <a:ext cx="226" cy="202"/>
                        </a:xfrm>
                        <a:custGeom>
                          <a:avLst/>
                          <a:gdLst>
                            <a:gd name="T0" fmla="*/ 142 w 226"/>
                            <a:gd name="T1" fmla="*/ 15228 h 202"/>
                            <a:gd name="T2" fmla="*/ 156 w 226"/>
                            <a:gd name="T3" fmla="*/ 15182 h 202"/>
                            <a:gd name="T4" fmla="*/ 173 w 226"/>
                            <a:gd name="T5" fmla="*/ 15190 h 202"/>
                            <a:gd name="T6" fmla="*/ 188 w 226"/>
                            <a:gd name="T7" fmla="*/ 15197 h 202"/>
                            <a:gd name="T8" fmla="*/ 224 w 226"/>
                            <a:gd name="T9" fmla="*/ 15262 h 202"/>
                            <a:gd name="T10" fmla="*/ 226 w 226"/>
                            <a:gd name="T11" fmla="*/ 15278 h 202"/>
                            <a:gd name="T12" fmla="*/ 209 w 226"/>
                            <a:gd name="T13" fmla="*/ 15338 h 202"/>
                            <a:gd name="T14" fmla="*/ 161 w 226"/>
                            <a:gd name="T15" fmla="*/ 15377 h 202"/>
                            <a:gd name="T16" fmla="*/ 116 w 226"/>
                            <a:gd name="T17" fmla="*/ 15384 h 202"/>
                            <a:gd name="T18" fmla="*/ 89 w 226"/>
                            <a:gd name="T19" fmla="*/ 15382 h 202"/>
                            <a:gd name="T20" fmla="*/ 32 w 226"/>
                            <a:gd name="T21" fmla="*/ 15355 h 202"/>
                            <a:gd name="T22" fmla="*/ 3 w 226"/>
                            <a:gd name="T23" fmla="*/ 15300 h 202"/>
                            <a:gd name="T24" fmla="*/ 0 w 226"/>
                            <a:gd name="T25" fmla="*/ 15276 h 202"/>
                            <a:gd name="T26" fmla="*/ 3 w 226"/>
                            <a:gd name="T27" fmla="*/ 15257 h 202"/>
                            <a:gd name="T28" fmla="*/ 8 w 226"/>
                            <a:gd name="T29" fmla="*/ 15238 h 202"/>
                            <a:gd name="T30" fmla="*/ 15 w 226"/>
                            <a:gd name="T31" fmla="*/ 15221 h 202"/>
                            <a:gd name="T32" fmla="*/ 24 w 226"/>
                            <a:gd name="T33" fmla="*/ 15209 h 202"/>
                            <a:gd name="T34" fmla="*/ 32 w 226"/>
                            <a:gd name="T35" fmla="*/ 15199 h 202"/>
                            <a:gd name="T36" fmla="*/ 41 w 226"/>
                            <a:gd name="T37" fmla="*/ 15194 h 202"/>
                            <a:gd name="T38" fmla="*/ 53 w 226"/>
                            <a:gd name="T39" fmla="*/ 15190 h 202"/>
                            <a:gd name="T40" fmla="*/ 65 w 226"/>
                            <a:gd name="T41" fmla="*/ 15185 h 202"/>
                            <a:gd name="T42" fmla="*/ 75 w 226"/>
                            <a:gd name="T43" fmla="*/ 15230 h 202"/>
                            <a:gd name="T44" fmla="*/ 68 w 226"/>
                            <a:gd name="T45" fmla="*/ 15233 h 202"/>
                            <a:gd name="T46" fmla="*/ 60 w 226"/>
                            <a:gd name="T47" fmla="*/ 15238 h 202"/>
                            <a:gd name="T48" fmla="*/ 39 w 226"/>
                            <a:gd name="T49" fmla="*/ 15269 h 202"/>
                            <a:gd name="T50" fmla="*/ 39 w 226"/>
                            <a:gd name="T51" fmla="*/ 15278 h 202"/>
                            <a:gd name="T52" fmla="*/ 39 w 226"/>
                            <a:gd name="T53" fmla="*/ 15290 h 202"/>
                            <a:gd name="T54" fmla="*/ 94 w 226"/>
                            <a:gd name="T55" fmla="*/ 15336 h 202"/>
                            <a:gd name="T56" fmla="*/ 113 w 226"/>
                            <a:gd name="T57" fmla="*/ 15336 h 202"/>
                            <a:gd name="T58" fmla="*/ 132 w 226"/>
                            <a:gd name="T59" fmla="*/ 15336 h 202"/>
                            <a:gd name="T60" fmla="*/ 185 w 226"/>
                            <a:gd name="T61" fmla="*/ 15302 h 202"/>
                            <a:gd name="T62" fmla="*/ 188 w 226"/>
                            <a:gd name="T63" fmla="*/ 15293 h 202"/>
                            <a:gd name="T64" fmla="*/ 188 w 226"/>
                            <a:gd name="T65" fmla="*/ 15281 h 202"/>
                            <a:gd name="T66" fmla="*/ 188 w 226"/>
                            <a:gd name="T67" fmla="*/ 15271 h 202"/>
                            <a:gd name="T68" fmla="*/ 185 w 226"/>
                            <a:gd name="T69" fmla="*/ 15262 h 202"/>
                            <a:gd name="T70" fmla="*/ 183 w 226"/>
                            <a:gd name="T71" fmla="*/ 15254 h 202"/>
                            <a:gd name="T72" fmla="*/ 178 w 226"/>
                            <a:gd name="T73" fmla="*/ 15247 h 202"/>
                            <a:gd name="T74" fmla="*/ 171 w 226"/>
                            <a:gd name="T75" fmla="*/ 15242 h 202"/>
                            <a:gd name="T76" fmla="*/ 164 w 226"/>
                            <a:gd name="T77" fmla="*/ 15235 h 202"/>
                            <a:gd name="T78" fmla="*/ 154 w 226"/>
                            <a:gd name="T79" fmla="*/ 15233 h 202"/>
                            <a:gd name="T80" fmla="*/ 142 w 226"/>
                            <a:gd name="T81" fmla="*/ 15228 h 202"/>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Lst>
                          <a:ahLst/>
                          <a:cxnLst>
                            <a:cxn ang="T82">
                              <a:pos x="T0" y="T1"/>
                            </a:cxn>
                            <a:cxn ang="T83">
                              <a:pos x="T2" y="T3"/>
                            </a:cxn>
                            <a:cxn ang="T84">
                              <a:pos x="T4" y="T5"/>
                            </a:cxn>
                            <a:cxn ang="T85">
                              <a:pos x="T6" y="T7"/>
                            </a:cxn>
                            <a:cxn ang="T86">
                              <a:pos x="T8" y="T9"/>
                            </a:cxn>
                            <a:cxn ang="T87">
                              <a:pos x="T10" y="T11"/>
                            </a:cxn>
                            <a:cxn ang="T88">
                              <a:pos x="T12" y="T13"/>
                            </a:cxn>
                            <a:cxn ang="T89">
                              <a:pos x="T14" y="T15"/>
                            </a:cxn>
                            <a:cxn ang="T90">
                              <a:pos x="T16" y="T17"/>
                            </a:cxn>
                            <a:cxn ang="T91">
                              <a:pos x="T18" y="T19"/>
                            </a:cxn>
                            <a:cxn ang="T92">
                              <a:pos x="T20" y="T21"/>
                            </a:cxn>
                            <a:cxn ang="T93">
                              <a:pos x="T22" y="T23"/>
                            </a:cxn>
                            <a:cxn ang="T94">
                              <a:pos x="T24" y="T25"/>
                            </a:cxn>
                            <a:cxn ang="T95">
                              <a:pos x="T26" y="T27"/>
                            </a:cxn>
                            <a:cxn ang="T96">
                              <a:pos x="T28" y="T29"/>
                            </a:cxn>
                            <a:cxn ang="T97">
                              <a:pos x="T30" y="T31"/>
                            </a:cxn>
                            <a:cxn ang="T98">
                              <a:pos x="T32" y="T33"/>
                            </a:cxn>
                            <a:cxn ang="T99">
                              <a:pos x="T34" y="T35"/>
                            </a:cxn>
                            <a:cxn ang="T100">
                              <a:pos x="T36" y="T37"/>
                            </a:cxn>
                            <a:cxn ang="T101">
                              <a:pos x="T38" y="T39"/>
                            </a:cxn>
                            <a:cxn ang="T102">
                              <a:pos x="T40" y="T41"/>
                            </a:cxn>
                            <a:cxn ang="T103">
                              <a:pos x="T42" y="T43"/>
                            </a:cxn>
                            <a:cxn ang="T104">
                              <a:pos x="T44" y="T45"/>
                            </a:cxn>
                            <a:cxn ang="T105">
                              <a:pos x="T46" y="T47"/>
                            </a:cxn>
                            <a:cxn ang="T106">
                              <a:pos x="T48" y="T49"/>
                            </a:cxn>
                            <a:cxn ang="T107">
                              <a:pos x="T50" y="T51"/>
                            </a:cxn>
                            <a:cxn ang="T108">
                              <a:pos x="T52" y="T53"/>
                            </a:cxn>
                            <a:cxn ang="T109">
                              <a:pos x="T54" y="T55"/>
                            </a:cxn>
                            <a:cxn ang="T110">
                              <a:pos x="T56" y="T57"/>
                            </a:cxn>
                            <a:cxn ang="T111">
                              <a:pos x="T58" y="T59"/>
                            </a:cxn>
                            <a:cxn ang="T112">
                              <a:pos x="T60" y="T61"/>
                            </a:cxn>
                            <a:cxn ang="T113">
                              <a:pos x="T62" y="T63"/>
                            </a:cxn>
                            <a:cxn ang="T114">
                              <a:pos x="T64" y="T65"/>
                            </a:cxn>
                            <a:cxn ang="T115">
                              <a:pos x="T66" y="T67"/>
                            </a:cxn>
                            <a:cxn ang="T116">
                              <a:pos x="T68" y="T69"/>
                            </a:cxn>
                            <a:cxn ang="T117">
                              <a:pos x="T70" y="T71"/>
                            </a:cxn>
                            <a:cxn ang="T118">
                              <a:pos x="T72" y="T73"/>
                            </a:cxn>
                            <a:cxn ang="T119">
                              <a:pos x="T74" y="T75"/>
                            </a:cxn>
                            <a:cxn ang="T120">
                              <a:pos x="T76" y="T77"/>
                            </a:cxn>
                            <a:cxn ang="T121">
                              <a:pos x="T78" y="T79"/>
                            </a:cxn>
                            <a:cxn ang="T122">
                              <a:pos x="T80" y="T81"/>
                            </a:cxn>
                          </a:cxnLst>
                          <a:rect l="0" t="0" r="r" b="b"/>
                          <a:pathLst>
                            <a:path w="226" h="202">
                              <a:moveTo>
                                <a:pt x="142" y="46"/>
                              </a:moveTo>
                              <a:lnTo>
                                <a:pt x="156" y="0"/>
                              </a:lnTo>
                              <a:lnTo>
                                <a:pt x="173" y="8"/>
                              </a:lnTo>
                              <a:lnTo>
                                <a:pt x="188" y="15"/>
                              </a:lnTo>
                              <a:lnTo>
                                <a:pt x="224" y="80"/>
                              </a:lnTo>
                              <a:lnTo>
                                <a:pt x="226" y="96"/>
                              </a:lnTo>
                              <a:lnTo>
                                <a:pt x="209" y="156"/>
                              </a:lnTo>
                              <a:lnTo>
                                <a:pt x="161" y="195"/>
                              </a:lnTo>
                              <a:lnTo>
                                <a:pt x="116" y="202"/>
                              </a:lnTo>
                              <a:lnTo>
                                <a:pt x="89" y="200"/>
                              </a:lnTo>
                              <a:lnTo>
                                <a:pt x="32" y="173"/>
                              </a:lnTo>
                              <a:lnTo>
                                <a:pt x="3" y="118"/>
                              </a:lnTo>
                              <a:lnTo>
                                <a:pt x="0" y="94"/>
                              </a:lnTo>
                              <a:lnTo>
                                <a:pt x="3" y="75"/>
                              </a:lnTo>
                              <a:lnTo>
                                <a:pt x="8" y="56"/>
                              </a:lnTo>
                              <a:lnTo>
                                <a:pt x="15" y="39"/>
                              </a:lnTo>
                              <a:lnTo>
                                <a:pt x="24" y="27"/>
                              </a:lnTo>
                              <a:lnTo>
                                <a:pt x="32" y="17"/>
                              </a:lnTo>
                              <a:lnTo>
                                <a:pt x="41" y="12"/>
                              </a:lnTo>
                              <a:lnTo>
                                <a:pt x="53" y="8"/>
                              </a:lnTo>
                              <a:lnTo>
                                <a:pt x="65" y="3"/>
                              </a:lnTo>
                              <a:lnTo>
                                <a:pt x="75" y="48"/>
                              </a:lnTo>
                              <a:lnTo>
                                <a:pt x="68" y="51"/>
                              </a:lnTo>
                              <a:lnTo>
                                <a:pt x="60" y="56"/>
                              </a:lnTo>
                              <a:lnTo>
                                <a:pt x="39" y="87"/>
                              </a:lnTo>
                              <a:lnTo>
                                <a:pt x="39" y="96"/>
                              </a:lnTo>
                              <a:lnTo>
                                <a:pt x="39" y="108"/>
                              </a:lnTo>
                              <a:lnTo>
                                <a:pt x="94" y="154"/>
                              </a:lnTo>
                              <a:lnTo>
                                <a:pt x="113" y="154"/>
                              </a:lnTo>
                              <a:lnTo>
                                <a:pt x="132" y="154"/>
                              </a:lnTo>
                              <a:lnTo>
                                <a:pt x="185" y="120"/>
                              </a:lnTo>
                              <a:lnTo>
                                <a:pt x="188" y="111"/>
                              </a:lnTo>
                              <a:lnTo>
                                <a:pt x="188" y="99"/>
                              </a:lnTo>
                              <a:lnTo>
                                <a:pt x="188" y="89"/>
                              </a:lnTo>
                              <a:lnTo>
                                <a:pt x="185" y="80"/>
                              </a:lnTo>
                              <a:lnTo>
                                <a:pt x="183" y="72"/>
                              </a:lnTo>
                              <a:lnTo>
                                <a:pt x="178" y="65"/>
                              </a:lnTo>
                              <a:lnTo>
                                <a:pt x="171" y="60"/>
                              </a:lnTo>
                              <a:lnTo>
                                <a:pt x="164" y="53"/>
                              </a:lnTo>
                              <a:lnTo>
                                <a:pt x="154" y="51"/>
                              </a:lnTo>
                              <a:lnTo>
                                <a:pt x="142" y="46"/>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3D179AFB" id="Group 2569" o:spid="_x0000_s1026" style="position:absolute;margin-left:574.25pt;margin-top:759.05pt;width:11.4pt;height:10.2pt;z-index:-251657216;mso-position-horizontal-relative:page;mso-position-vertical-relative:page" coordorigin="11485,15181" coordsize="228,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">
              <o:lock v:ext="edit" aspectratio="t"/>
              <v:shape id="AutoShape 2571" o:spid="_x0000_s1027" style="position:absolute;left:11486;top:15182;width:226;height:202;visibility:visible;mso-wrap-style:square;v-text-anchor:top" coordsize="226,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" path="m65,3l41,12r-9,5l24,27,15,39,8,56,3,75,,94r3,24l8,137r9,19l32,173r16,12l68,195r21,5l116,202r24,-2l161,195r19,-10l197,173r12,-17l211,154r-117,l80,152,56,140,48,130,44,120,39,108r,-21l44,72r4,-7l53,60,68,51r7,-3l65,3xm156,l142,46r12,5l164,53r7,7l178,65r5,7l185,80r3,9l188,111r-3,9l171,140r-24,12l132,154r79,l219,140r5,-20l226,96,221,63,216,48,209,36,200,24,188,15,173,8,156,xe" fillcolor="#f48534" stroked="f">
                <v:fill opacity="26214f"/>
                <v:path o:connecttype="custom" o:connectlocs="65,15185;41,15194;32,15199;24,15209;15,15221;8,15238;3,15257;0,15276;3,15300;8,15319;17,15338;32,15355;48,15367;68,15377;89,15382;116,15384;140,15382;161,15377;180,15367;197,15355;209,15338;211,15336;94,15336;80,15334;56,15322;48,15312;44,15302;39,15290;39,15269;44,15254;48,15247;53,15242;68,15233;75,15230;65,15185;156,15182;142,15228;154,15233;164,15235;171,15242;178,15247;183,15254;185,15262;188,15271;188,15293;185,15302;171,15322;147,15334;132,15336;211,15336;219,15322;224,15302;226,15278;221,15245;216,15230;209,15218;200,15206;188,15197;173,15190;156,15182" o:connectangles="0,0,0,0,0,0,0,0,0,0,0,0,0,0,0,0,0,0,0,0,0,0,0,0,0,0,0,0,0,0,0,0,0,0,0,0,0,0,0,0,0,0,0,0,0,0,0,0,0,0,0,0,0,0,0,0,0,0,0,0"/>
                <o:lock v:ext="edit" aspectratio="t"/>
              </v:shape>
              <v:shape id="Freeform 2570" o:spid="_x0000_s1028" style="position:absolute;left:11486;top:15182;width:226;height:202;visibility:visible;mso-wrap-style:square;v-text-anchor:top" coordsize="226,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" path="m142,46l156,r17,8l188,15r36,65l226,96r-17,60l161,195r-45,7l89,200,32,173,3,118,,94,3,75,8,56,15,39,24,27,32,17r9,-5l53,8,65,3,75,48r-7,3l60,56,39,87r,9l39,108r55,46l113,154r19,l185,120r3,-9l188,99r,-10l185,80r-2,-8l178,65r-7,-5l164,53,154,51,142,46e" filled="f" strokecolor="#f48534" strokeweight=".12pt">
                <v:path o:connecttype="custom" o:connectlocs="142,15228;156,15182;173,15190;188,15197;224,15262;226,15278;209,15338;161,15377;116,15384;89,15382;32,15355;3,15300;0,15276;3,15257;8,15238;15,15221;24,15209;32,15199;41,15194;53,15190;65,15185;75,15230;68,15233;60,15238;39,15269;39,15278;39,15290;94,15336;113,15336;132,15336;185,15302;188,15293;188,15281;188,15271;185,15262;183,15254;178,15247;171,15242;164,15235;154,15233;142,15228" o:connectangles="0,0,0,0,0,0,0,0,0,0,0,0,0,0,0,0,0,0,0,0,0,0,0,0,0,0,0,0,0,0,0,0,0,0,0,0,0,0,0,0,0"/>
                <o:lock v:ext="edit" aspectratio="t"/>
              </v:shape>
              <w10:wrap anchorx="page" anchory="page"/>
            </v:group>
          </w:pict>
        </mc:Fallback>
      </mc:AlternateContent>
    </w:r>
    <w:r>
      <w:rPr>
        <w:noProof/>
        <w:lang w:val="en-US"/>
      </w:rPr>
      <mc:AlternateContent>
        <mc:Choice Requires="wpg">
          <w:drawing>
            <wp:anchor distT="0" distB="0" distL="114300" distR="114300" simplePos="0" relativeHeight="251660288" behindDoc="1" locked="0" layoutInCell="1" allowOverlap="1" wp14:anchorId="7E0F5693" wp14:editId="2D7946BB">
              <wp:simplePos x="0" y="0"/>
              <wp:positionH relativeFrom="page">
                <wp:posOffset>7296150</wp:posOffset>
              </wp:positionH>
              <wp:positionV relativeFrom="page">
                <wp:posOffset>9504680</wp:posOffset>
              </wp:positionV>
              <wp:extent cx="139065" cy="113030"/>
              <wp:effectExtent l="19050" t="8255" r="22860" b="12065"/>
              <wp:wrapNone/>
              <wp:docPr id="35" name="Group 256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13030"/>
                        <a:chOff x="11490" y="14968"/>
                        <a:chExt cx="219" cy="178"/>
                      </a:xfrm>
                    </wpg:grpSpPr>
                    <wps:wsp>
                      <wps:cNvPr id="36" name="Line 2568"/>
                      <wps:cNvCnPr>
                        <a:cxnSpLocks noChangeAspect="1" noChangeArrowheads="1"/>
                      </wps:cNvCnPr>
                      <wps:spPr bwMode="auto">
                        <a:xfrm>
                          <a:off x="11491" y="15120"/>
                          <a:ext cx="216" cy="0"/>
                        </a:xfrm>
                        <a:prstGeom prst="line">
                          <a:avLst/>
                        </a:prstGeom>
                        <a:noFill/>
                        <a:ln w="30480">
                          <a:solidFill>
                            <a:srgbClr val="F48534"/>
                          </a:solidFill>
                          <a:round/>
                          <a:headEnd/>
                          <a:tailEnd/>
                        </a:ln>
                        <a:extLst>
                          <a:ext uri="{909E8E84-426E-40DD-AFC4-6F175D3DCCD1}">
                            <a14:hiddenFill xmlns:a14="http://schemas.microsoft.com/office/drawing/2010/main">
                              <a:noFill/>
                            </a14:hiddenFill>
                          </a:ext>
                        </a:extLst>
                      </wps:spPr>
                      <wps:bodyPr/>
                    </wps:wsp>
                    <wps:wsp>
                      <wps:cNvPr id="37" name="AutoShape 2567"/>
                      <wps:cNvSpPr>
                        <a:spLocks noChangeAspect="1" noChangeArrowheads="1"/>
                      </wps:cNvSpPr>
                      <wps:spPr bwMode="auto">
                        <a:xfrm>
                          <a:off x="11491" y="14968"/>
                          <a:ext cx="216" cy="128"/>
                        </a:xfrm>
                        <a:custGeom>
                          <a:avLst/>
                          <a:gdLst>
                            <a:gd name="T0" fmla="*/ 36 w 216"/>
                            <a:gd name="T1" fmla="*/ 14974 h 128"/>
                            <a:gd name="T2" fmla="*/ 0 w 216"/>
                            <a:gd name="T3" fmla="*/ 14974 h 128"/>
                            <a:gd name="T4" fmla="*/ 0 w 216"/>
                            <a:gd name="T5" fmla="*/ 15096 h 128"/>
                            <a:gd name="T6" fmla="*/ 36 w 216"/>
                            <a:gd name="T7" fmla="*/ 15096 h 128"/>
                            <a:gd name="T8" fmla="*/ 36 w 216"/>
                            <a:gd name="T9" fmla="*/ 14974 h 128"/>
                            <a:gd name="T10" fmla="*/ 123 w 216"/>
                            <a:gd name="T11" fmla="*/ 14981 h 128"/>
                            <a:gd name="T12" fmla="*/ 84 w 216"/>
                            <a:gd name="T13" fmla="*/ 14981 h 128"/>
                            <a:gd name="T14" fmla="*/ 84 w 216"/>
                            <a:gd name="T15" fmla="*/ 15096 h 128"/>
                            <a:gd name="T16" fmla="*/ 123 w 216"/>
                            <a:gd name="T17" fmla="*/ 15096 h 128"/>
                            <a:gd name="T18" fmla="*/ 123 w 216"/>
                            <a:gd name="T19" fmla="*/ 14981 h 128"/>
                            <a:gd name="T20" fmla="*/ 216 w 216"/>
                            <a:gd name="T21" fmla="*/ 14969 h 128"/>
                            <a:gd name="T22" fmla="*/ 180 w 216"/>
                            <a:gd name="T23" fmla="*/ 14969 h 128"/>
                            <a:gd name="T24" fmla="*/ 180 w 216"/>
                            <a:gd name="T25" fmla="*/ 15096 h 128"/>
                            <a:gd name="T26" fmla="*/ 216 w 216"/>
                            <a:gd name="T27" fmla="*/ 15096 h 128"/>
                            <a:gd name="T28" fmla="*/ 216 w 216"/>
                            <a:gd name="T29" fmla="*/ 14969 h 128"/>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216" h="128">
                              <a:moveTo>
                                <a:pt x="36" y="5"/>
                              </a:moveTo>
                              <a:lnTo>
                                <a:pt x="0" y="5"/>
                              </a:lnTo>
                              <a:lnTo>
                                <a:pt x="0" y="127"/>
                              </a:lnTo>
                              <a:lnTo>
                                <a:pt x="36" y="127"/>
                              </a:lnTo>
                              <a:lnTo>
                                <a:pt x="36" y="5"/>
                              </a:lnTo>
                              <a:moveTo>
                                <a:pt x="123" y="12"/>
                              </a:moveTo>
                              <a:lnTo>
                                <a:pt x="84" y="12"/>
                              </a:lnTo>
                              <a:lnTo>
                                <a:pt x="84" y="127"/>
                              </a:lnTo>
                              <a:lnTo>
                                <a:pt x="123" y="127"/>
                              </a:lnTo>
                              <a:lnTo>
                                <a:pt x="123" y="12"/>
                              </a:lnTo>
                              <a:moveTo>
                                <a:pt x="216" y="0"/>
                              </a:moveTo>
                              <a:lnTo>
                                <a:pt x="180" y="0"/>
                              </a:lnTo>
                              <a:lnTo>
                                <a:pt x="180" y="127"/>
                              </a:lnTo>
                              <a:lnTo>
                                <a:pt x="216" y="127"/>
                              </a:lnTo>
                              <a:lnTo>
                                <a:pt x="216" y="0"/>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 name="Freeform 2566"/>
                      <wps:cNvSpPr>
                        <a:spLocks noChangeAspect="1" noChangeArrowheads="1"/>
                      </wps:cNvSpPr>
                      <wps:spPr bwMode="auto">
                        <a:xfrm>
                          <a:off x="11491" y="14968"/>
                          <a:ext cx="216" cy="176"/>
                        </a:xfrm>
                        <a:custGeom>
                          <a:avLst/>
                          <a:gdLst>
                            <a:gd name="T0" fmla="*/ 216 w 216"/>
                            <a:gd name="T1" fmla="*/ 15144 h 176"/>
                            <a:gd name="T2" fmla="*/ 0 w 216"/>
                            <a:gd name="T3" fmla="*/ 15144 h 176"/>
                            <a:gd name="T4" fmla="*/ 0 w 216"/>
                            <a:gd name="T5" fmla="*/ 14974 h 176"/>
                            <a:gd name="T6" fmla="*/ 36 w 216"/>
                            <a:gd name="T7" fmla="*/ 14974 h 176"/>
                            <a:gd name="T8" fmla="*/ 36 w 216"/>
                            <a:gd name="T9" fmla="*/ 15096 h 176"/>
                            <a:gd name="T10" fmla="*/ 84 w 216"/>
                            <a:gd name="T11" fmla="*/ 15096 h 176"/>
                            <a:gd name="T12" fmla="*/ 84 w 216"/>
                            <a:gd name="T13" fmla="*/ 14981 h 176"/>
                            <a:gd name="T14" fmla="*/ 123 w 216"/>
                            <a:gd name="T15" fmla="*/ 14981 h 176"/>
                            <a:gd name="T16" fmla="*/ 123 w 216"/>
                            <a:gd name="T17" fmla="*/ 15096 h 176"/>
                            <a:gd name="T18" fmla="*/ 180 w 216"/>
                            <a:gd name="T19" fmla="*/ 15096 h 176"/>
                            <a:gd name="T20" fmla="*/ 180 w 216"/>
                            <a:gd name="T21" fmla="*/ 14969 h 176"/>
                            <a:gd name="T22" fmla="*/ 216 w 216"/>
                            <a:gd name="T23" fmla="*/ 14969 h 176"/>
                            <a:gd name="T24" fmla="*/ 216 w 216"/>
                            <a:gd name="T25" fmla="*/ 15144 h 17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216" h="176">
                              <a:moveTo>
                                <a:pt x="216" y="175"/>
                              </a:moveTo>
                              <a:lnTo>
                                <a:pt x="0" y="175"/>
                              </a:lnTo>
                              <a:lnTo>
                                <a:pt x="0" y="5"/>
                              </a:lnTo>
                              <a:lnTo>
                                <a:pt x="36" y="5"/>
                              </a:lnTo>
                              <a:lnTo>
                                <a:pt x="36" y="127"/>
                              </a:lnTo>
                              <a:lnTo>
                                <a:pt x="84" y="127"/>
                              </a:lnTo>
                              <a:lnTo>
                                <a:pt x="84" y="12"/>
                              </a:lnTo>
                              <a:lnTo>
                                <a:pt x="123" y="12"/>
                              </a:lnTo>
                              <a:lnTo>
                                <a:pt x="123" y="127"/>
                              </a:lnTo>
                              <a:lnTo>
                                <a:pt x="180" y="127"/>
                              </a:lnTo>
                              <a:lnTo>
                                <a:pt x="180" y="0"/>
                              </a:lnTo>
                              <a:lnTo>
                                <a:pt x="216" y="0"/>
                              </a:lnTo>
                              <a:lnTo>
                                <a:pt x="216" y="175"/>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5B63E3D2" id="Group 2565" o:spid="_x0000_s1026" style="position:absolute;margin-left:574.5pt;margin-top:748.4pt;width:10.95pt;height:8.9pt;z-index:-251656192;mso-position-horizontal-relative:page;mso-position-vertical-relative:page" coordorigin="11490,14968" coordsize="219,1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">
              <o:lock v:ext="edit" aspectratio="t"/>
              <v:line id="Line 2568" o:spid="_x0000_s1027" style="position:absolute;visibility:visible;mso-wrap-style:square" from="11491,15120" to="11707,151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" strokecolor="#f48534" strokeweight="2.4pt">
                <v:path arrowok="f"/>
                <o:lock v:ext="edit" aspectratio="t" shapetype="f"/>
              </v:line>
              <v:shape id="AutoShape 2567" o:spid="_x0000_s1028" style="position:absolute;left:11491;top:14968;width:216;height:128;visibility:visible;mso-wrap-style:square;v-text-anchor:top" coordsize="216,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" path="m36,5l,5,,127r36,l36,5t87,7l84,12r,115l123,127r,-115m216,l180,r,127l216,127,216,e" fillcolor="#f48534" stroked="f">
                <v:fill opacity="26214f"/>
                <v:path o:connecttype="custom" o:connectlocs="36,14974;0,14974;0,15096;36,15096;36,14974;123,14981;84,14981;84,15096;123,15096;123,14981;216,14969;180,14969;180,15096;216,15096;216,14969" o:connectangles="0,0,0,0,0,0,0,0,0,0,0,0,0,0,0"/>
                <o:lock v:ext="edit" aspectratio="t"/>
              </v:shape>
              <v:shape id="Freeform 2566" o:spid="_x0000_s1029" style="position:absolute;left:11491;top:14968;width:216;height:176;visibility:visible;mso-wrap-style:square;v-text-anchor:top" coordsize="216,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" path="m216,175l,175,,5r36,l36,127r48,l84,12r39,l123,127r57,l180,r36,l216,175e" filled="f" strokecolor="#f48534" strokeweight=".12pt">
                <v:path o:connecttype="custom" o:connectlocs="216,15144;0,15144;0,14974;36,14974;36,15096;84,15096;84,14981;123,14981;123,15096;180,15096;180,14969;216,14969;216,15144" o:connectangles="0,0,0,0,0,0,0,0,0,0,0,0,0"/>
                <o:lock v:ext="edit" aspectratio="t"/>
              </v:shape>
              <w10:wrap anchorx="page" anchory="page"/>
            </v:group>
          </w:pict>
        </mc:Fallback>
      </mc:AlternateContent>
    </w:r>
    <w:r>
      <w:rPr>
        <w:noProof/>
        <w:lang w:val="en-US"/>
      </w:rPr>
      <mc:AlternateContent>
        <mc:Choice Requires="wpg">
          <w:drawing>
            <wp:anchor distT="0" distB="0" distL="114300" distR="114300" simplePos="0" relativeHeight="251661312" behindDoc="1" locked="0" layoutInCell="1" allowOverlap="1" wp14:anchorId="209B3B31" wp14:editId="7E3A96AC">
              <wp:simplePos x="0" y="0"/>
              <wp:positionH relativeFrom="page">
                <wp:posOffset>7296150</wp:posOffset>
              </wp:positionH>
              <wp:positionV relativeFrom="page">
                <wp:posOffset>9362440</wp:posOffset>
              </wp:positionV>
              <wp:extent cx="139065" cy="117475"/>
              <wp:effectExtent l="9525" t="8890" r="3810" b="6985"/>
              <wp:wrapNone/>
              <wp:docPr id="32" name="Group 256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17475"/>
                        <a:chOff x="11490" y="14744"/>
                        <a:chExt cx="219" cy="185"/>
                      </a:xfrm>
                    </wpg:grpSpPr>
                    <wps:wsp>
                      <wps:cNvPr id="33" name="Freeform 2564"/>
                      <wps:cNvSpPr>
                        <a:spLocks noChangeAspect="1" noChangeArrowheads="1"/>
                      </wps:cNvSpPr>
                      <wps:spPr bwMode="auto">
                        <a:xfrm>
                          <a:off x="11491" y="14745"/>
                          <a:ext cx="216" cy="183"/>
                        </a:xfrm>
                        <a:custGeom>
                          <a:avLst/>
                          <a:gdLst>
                            <a:gd name="T0" fmla="*/ 216 w 216"/>
                            <a:gd name="T1" fmla="*/ 14746 h 183"/>
                            <a:gd name="T2" fmla="*/ 0 w 216"/>
                            <a:gd name="T3" fmla="*/ 14746 h 183"/>
                            <a:gd name="T4" fmla="*/ 0 w 216"/>
                            <a:gd name="T5" fmla="*/ 14789 h 183"/>
                            <a:gd name="T6" fmla="*/ 144 w 216"/>
                            <a:gd name="T7" fmla="*/ 14789 h 183"/>
                            <a:gd name="T8" fmla="*/ 0 w 216"/>
                            <a:gd name="T9" fmla="*/ 14882 h 183"/>
                            <a:gd name="T10" fmla="*/ 0 w 216"/>
                            <a:gd name="T11" fmla="*/ 14928 h 183"/>
                            <a:gd name="T12" fmla="*/ 216 w 216"/>
                            <a:gd name="T13" fmla="*/ 14928 h 183"/>
                            <a:gd name="T14" fmla="*/ 216 w 216"/>
                            <a:gd name="T15" fmla="*/ 14885 h 183"/>
                            <a:gd name="T16" fmla="*/ 75 w 216"/>
                            <a:gd name="T17" fmla="*/ 14885 h 183"/>
                            <a:gd name="T18" fmla="*/ 216 w 216"/>
                            <a:gd name="T19" fmla="*/ 14791 h 183"/>
                            <a:gd name="T20" fmla="*/ 216 w 216"/>
                            <a:gd name="T21" fmla="*/ 14746 h 183"/>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216" h="183">
                              <a:moveTo>
                                <a:pt x="216" y="0"/>
                              </a:moveTo>
                              <a:lnTo>
                                <a:pt x="0" y="0"/>
                              </a:lnTo>
                              <a:lnTo>
                                <a:pt x="0" y="43"/>
                              </a:lnTo>
                              <a:lnTo>
                                <a:pt x="144" y="43"/>
                              </a:lnTo>
                              <a:lnTo>
                                <a:pt x="0" y="136"/>
                              </a:lnTo>
                              <a:lnTo>
                                <a:pt x="0" y="182"/>
                              </a:lnTo>
                              <a:lnTo>
                                <a:pt x="216" y="182"/>
                              </a:lnTo>
                              <a:lnTo>
                                <a:pt x="216" y="139"/>
                              </a:lnTo>
                              <a:lnTo>
                                <a:pt x="75" y="139"/>
                              </a:lnTo>
                              <a:lnTo>
                                <a:pt x="216" y="45"/>
                              </a:lnTo>
                              <a:lnTo>
                                <a:pt x="216" y="0"/>
                              </a:lnTo>
                              <a:close/>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 name="Freeform 2563"/>
                      <wps:cNvSpPr>
                        <a:spLocks noChangeAspect="1" noChangeArrowheads="1"/>
                      </wps:cNvSpPr>
                      <wps:spPr bwMode="auto">
                        <a:xfrm>
                          <a:off x="11491" y="14745"/>
                          <a:ext cx="216" cy="183"/>
                        </a:xfrm>
                        <a:custGeom>
                          <a:avLst/>
                          <a:gdLst>
                            <a:gd name="T0" fmla="*/ 216 w 216"/>
                            <a:gd name="T1" fmla="*/ 14928 h 183"/>
                            <a:gd name="T2" fmla="*/ 0 w 216"/>
                            <a:gd name="T3" fmla="*/ 14928 h 183"/>
                            <a:gd name="T4" fmla="*/ 0 w 216"/>
                            <a:gd name="T5" fmla="*/ 14882 h 183"/>
                            <a:gd name="T6" fmla="*/ 144 w 216"/>
                            <a:gd name="T7" fmla="*/ 14789 h 183"/>
                            <a:gd name="T8" fmla="*/ 0 w 216"/>
                            <a:gd name="T9" fmla="*/ 14789 h 183"/>
                            <a:gd name="T10" fmla="*/ 0 w 216"/>
                            <a:gd name="T11" fmla="*/ 14746 h 183"/>
                            <a:gd name="T12" fmla="*/ 216 w 216"/>
                            <a:gd name="T13" fmla="*/ 14746 h 183"/>
                            <a:gd name="T14" fmla="*/ 216 w 216"/>
                            <a:gd name="T15" fmla="*/ 14791 h 183"/>
                            <a:gd name="T16" fmla="*/ 75 w 216"/>
                            <a:gd name="T17" fmla="*/ 14885 h 183"/>
                            <a:gd name="T18" fmla="*/ 216 w 216"/>
                            <a:gd name="T19" fmla="*/ 14885 h 183"/>
                            <a:gd name="T20" fmla="*/ 216 w 216"/>
                            <a:gd name="T21" fmla="*/ 14928 h 183"/>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216" h="183">
                              <a:moveTo>
                                <a:pt x="216" y="182"/>
                              </a:moveTo>
                              <a:lnTo>
                                <a:pt x="0" y="182"/>
                              </a:lnTo>
                              <a:lnTo>
                                <a:pt x="0" y="136"/>
                              </a:lnTo>
                              <a:lnTo>
                                <a:pt x="144" y="43"/>
                              </a:lnTo>
                              <a:lnTo>
                                <a:pt x="0" y="43"/>
                              </a:lnTo>
                              <a:lnTo>
                                <a:pt x="0" y="0"/>
                              </a:lnTo>
                              <a:lnTo>
                                <a:pt x="216" y="0"/>
                              </a:lnTo>
                              <a:lnTo>
                                <a:pt x="216" y="45"/>
                              </a:lnTo>
                              <a:lnTo>
                                <a:pt x="75" y="139"/>
                              </a:lnTo>
                              <a:lnTo>
                                <a:pt x="216" y="139"/>
                              </a:lnTo>
                              <a:lnTo>
                                <a:pt x="216" y="182"/>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061EC8D5" id="Group 2562" o:spid="_x0000_s1026" style="position:absolute;margin-left:574.5pt;margin-top:737.2pt;width:10.95pt;height:9.25pt;z-index:-251655168;mso-position-horizontal-relative:page;mso-position-vertical-relative:page" coordorigin="11490,14744" coordsize="219,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">
              <o:lock v:ext="edit" aspectratio="t"/>
              <v:shape id="Freeform 2564" o:spid="_x0000_s1027" style="position:absolute;left:11491;top:14745;width:216;height:183;visibility:visible;mso-wrap-style:square;v-text-anchor:top" coordsize="21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" path="m216,l,,,43r144,l,136r,46l216,182r,-43l75,139,216,45,216,xe" fillcolor="#f48534" stroked="f">
                <v:fill opacity="26214f"/>
                <v:path o:connecttype="custom" o:connectlocs="216,14746;0,14746;0,14789;144,14789;0,14882;0,14928;216,14928;216,14885;75,14885;216,14791;216,14746" o:connectangles="0,0,0,0,0,0,0,0,0,0,0"/>
                <o:lock v:ext="edit" aspectratio="t"/>
              </v:shape>
              <v:shape id="Freeform 2563" o:spid="_x0000_s1028" style="position:absolute;left:11491;top:14745;width:216;height:183;visibility:visible;mso-wrap-style:square;v-text-anchor:top" coordsize="21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" path="m216,182l,182,,136,144,43,,43,,,216,r,45l75,139r141,l216,182e" filled="f" strokecolor="#f48534" strokeweight=".12pt">
                <v:path o:connecttype="custom" o:connectlocs="216,14928;0,14928;0,14882;144,14789;0,14789;0,14746;216,14746;216,14791;75,14885;216,14885;216,14928" o:connectangles="0,0,0,0,0,0,0,0,0,0,0"/>
                <o:lock v:ext="edit" aspectratio="t"/>
              </v:shape>
              <w10:wrap anchorx="page" anchory="page"/>
            </v:group>
          </w:pict>
        </mc:Fallback>
      </mc:AlternateContent>
    </w:r>
    <w:r>
      <w:rPr>
        <w:noProof/>
        <w:lang w:val="en-US"/>
      </w:rPr>
      <mc:AlternateContent>
        <mc:Choice Requires="wpg">
          <w:drawing>
            <wp:anchor distT="0" distB="0" distL="114300" distR="114300" simplePos="0" relativeHeight="251662336" behindDoc="1" locked="0" layoutInCell="1" allowOverlap="1" wp14:anchorId="28B33674" wp14:editId="7E3CBE41">
              <wp:simplePos x="0" y="0"/>
              <wp:positionH relativeFrom="page">
                <wp:posOffset>7296150</wp:posOffset>
              </wp:positionH>
              <wp:positionV relativeFrom="page">
                <wp:posOffset>9225280</wp:posOffset>
              </wp:positionV>
              <wp:extent cx="139065" cy="117475"/>
              <wp:effectExtent l="19050" t="5080" r="22860" b="10795"/>
              <wp:wrapNone/>
              <wp:docPr id="27" name="Group 255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17475"/>
                        <a:chOff x="11490" y="14528"/>
                        <a:chExt cx="219" cy="185"/>
                      </a:xfrm>
                    </wpg:grpSpPr>
                    <wps:wsp>
                      <wps:cNvPr id="28" name="Rectangle 2561"/>
                      <wps:cNvSpPr>
                        <a:spLocks noChangeAspect="1" noChangeArrowheads="1"/>
                      </wps:cNvSpPr>
                      <wps:spPr bwMode="auto">
                        <a:xfrm>
                          <a:off x="11491" y="14644"/>
                          <a:ext cx="36" cy="68"/>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 name="Line 2560"/>
                      <wps:cNvCnPr>
                        <a:cxnSpLocks noChangeAspect="1" noChangeArrowheads="1"/>
                      </wps:cNvCnPr>
                      <wps:spPr bwMode="auto">
                        <a:xfrm>
                          <a:off x="11491" y="14620"/>
                          <a:ext cx="216" cy="0"/>
                        </a:xfrm>
                        <a:prstGeom prst="line">
                          <a:avLst/>
                        </a:prstGeom>
                        <a:noFill/>
                        <a:ln w="30480">
                          <a:solidFill>
                            <a:srgbClr val="F48534"/>
                          </a:solidFill>
                          <a:round/>
                          <a:headEnd/>
                          <a:tailEnd/>
                        </a:ln>
                        <a:extLst>
                          <a:ext uri="{909E8E84-426E-40DD-AFC4-6F175D3DCCD1}">
                            <a14:hiddenFill xmlns:a14="http://schemas.microsoft.com/office/drawing/2010/main">
                              <a:noFill/>
                            </a14:hiddenFill>
                          </a:ext>
                        </a:extLst>
                      </wps:spPr>
                      <wps:bodyPr/>
                    </wps:wsp>
                    <wps:wsp>
                      <wps:cNvPr id="30" name="Rectangle 2559"/>
                      <wps:cNvSpPr>
                        <a:spLocks noChangeAspect="1" noChangeArrowheads="1"/>
                      </wps:cNvSpPr>
                      <wps:spPr bwMode="auto">
                        <a:xfrm>
                          <a:off x="11491" y="14530"/>
                          <a:ext cx="36" cy="66"/>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1" name="Freeform 2558"/>
                      <wps:cNvSpPr>
                        <a:spLocks noChangeAspect="1" noChangeArrowheads="1"/>
                      </wps:cNvSpPr>
                      <wps:spPr bwMode="auto">
                        <a:xfrm>
                          <a:off x="11491" y="14529"/>
                          <a:ext cx="216" cy="183"/>
                        </a:xfrm>
                        <a:custGeom>
                          <a:avLst/>
                          <a:gdLst>
                            <a:gd name="T0" fmla="*/ 216 w 216"/>
                            <a:gd name="T1" fmla="*/ 14645 h 183"/>
                            <a:gd name="T2" fmla="*/ 36 w 216"/>
                            <a:gd name="T3" fmla="*/ 14645 h 183"/>
                            <a:gd name="T4" fmla="*/ 36 w 216"/>
                            <a:gd name="T5" fmla="*/ 14712 h 183"/>
                            <a:gd name="T6" fmla="*/ 0 w 216"/>
                            <a:gd name="T7" fmla="*/ 14712 h 183"/>
                            <a:gd name="T8" fmla="*/ 0 w 216"/>
                            <a:gd name="T9" fmla="*/ 14530 h 183"/>
                            <a:gd name="T10" fmla="*/ 36 w 216"/>
                            <a:gd name="T11" fmla="*/ 14530 h 183"/>
                            <a:gd name="T12" fmla="*/ 36 w 216"/>
                            <a:gd name="T13" fmla="*/ 14597 h 183"/>
                            <a:gd name="T14" fmla="*/ 216 w 216"/>
                            <a:gd name="T15" fmla="*/ 14597 h 183"/>
                            <a:gd name="T16" fmla="*/ 216 w 216"/>
                            <a:gd name="T17" fmla="*/ 14645 h 183"/>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216" h="183">
                              <a:moveTo>
                                <a:pt x="216" y="115"/>
                              </a:moveTo>
                              <a:lnTo>
                                <a:pt x="36" y="115"/>
                              </a:lnTo>
                              <a:lnTo>
                                <a:pt x="36" y="182"/>
                              </a:lnTo>
                              <a:lnTo>
                                <a:pt x="0" y="182"/>
                              </a:lnTo>
                              <a:lnTo>
                                <a:pt x="0" y="0"/>
                              </a:lnTo>
                              <a:lnTo>
                                <a:pt x="36" y="0"/>
                              </a:lnTo>
                              <a:lnTo>
                                <a:pt x="36" y="67"/>
                              </a:lnTo>
                              <a:lnTo>
                                <a:pt x="216" y="67"/>
                              </a:lnTo>
                              <a:lnTo>
                                <a:pt x="216" y="115"/>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09E412A6" id="Group 2557" o:spid="_x0000_s1026" style="position:absolute;margin-left:574.5pt;margin-top:726.4pt;width:10.95pt;height:9.25pt;z-index:-251654144;mso-position-horizontal-relative:page;mso-position-vertical-relative:page" coordorigin="11490,14528" coordsize="219,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">
              <o:lock v:ext="edit" aspectratio="t"/>
              <v:rect id="Rectangle 2561" o:spid="_x0000_s1027" style="position:absolute;left:11491;top:14644;width:36;height: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" fillcolor="#f48534" stroked="f">
                <v:fill opacity="26214f"/>
                <o:lock v:ext="edit" aspectratio="t"/>
              </v:rect>
              <v:line id="Line 2560" o:spid="_x0000_s1028" style="position:absolute;visibility:visible;mso-wrap-style:square" from="11491,14620" to="11707,14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" strokecolor="#f48534" strokeweight="2.4pt">
                <v:path arrowok="f"/>
                <o:lock v:ext="edit" aspectratio="t" shapetype="f"/>
              </v:line>
              <v:rect id="Rectangle 2559" o:spid="_x0000_s1029" style="position:absolute;left:11491;top:14530;width:36;height: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" fillcolor="#f48534" stroked="f">
                <v:fill opacity="26214f"/>
                <o:lock v:ext="edit" aspectratio="t"/>
              </v:rect>
              <v:shape id="Freeform 2558" o:spid="_x0000_s1030" style="position:absolute;left:11491;top:14529;width:216;height:183;visibility:visible;mso-wrap-style:square;v-text-anchor:top" coordsize="21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" path="m216,115r-180,l36,182,,182,,,36,r,67l216,67r,48e" filled="f" strokecolor="#f48534" strokeweight=".12pt">
                <v:path o:connecttype="custom" o:connectlocs="216,14645;36,14645;36,14712;0,14712;0,14530;36,14530;36,14597;216,14597;216,14645" o:connectangles="0,0,0,0,0,0,0,0,0"/>
                <o:lock v:ext="edit" aspectratio="t"/>
              </v:shape>
              <w10:wrap anchorx="page" anchory="page"/>
            </v:group>
          </w:pict>
        </mc:Fallback>
      </mc:AlternateContent>
    </w:r>
    <w:r>
      <w:rPr>
        <w:noProof/>
        <w:lang w:val="en-US"/>
      </w:rPr>
      <mc:AlternateContent>
        <mc:Choice Requires="wpg">
          <w:drawing>
            <wp:anchor distT="0" distB="0" distL="114300" distR="114300" simplePos="0" relativeHeight="251663360" behindDoc="1" locked="0" layoutInCell="1" allowOverlap="1" wp14:anchorId="7B5BB3B4" wp14:editId="0809F668">
              <wp:simplePos x="0" y="0"/>
              <wp:positionH relativeFrom="page">
                <wp:posOffset>7296150</wp:posOffset>
              </wp:positionH>
              <wp:positionV relativeFrom="page">
                <wp:posOffset>8926830</wp:posOffset>
              </wp:positionV>
              <wp:extent cx="139065" cy="280670"/>
              <wp:effectExtent l="9525" t="11430" r="3810" b="3175"/>
              <wp:wrapNone/>
              <wp:docPr id="24" name="Group 255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280670"/>
                        <a:chOff x="11490" y="14058"/>
                        <a:chExt cx="219" cy="442"/>
                      </a:xfrm>
                    </wpg:grpSpPr>
                    <wps:wsp>
                      <wps:cNvPr id="25" name="AutoShape 2556"/>
                      <wps:cNvSpPr>
                        <a:spLocks noChangeAspect="1" noChangeArrowheads="1"/>
                      </wps:cNvSpPr>
                      <wps:spPr bwMode="auto">
                        <a:xfrm>
                          <a:off x="11491" y="14059"/>
                          <a:ext cx="216" cy="440"/>
                        </a:xfrm>
                        <a:custGeom>
                          <a:avLst/>
                          <a:gdLst>
                            <a:gd name="T0" fmla="*/ 175 w 216"/>
                            <a:gd name="T1" fmla="*/ 14321 h 440"/>
                            <a:gd name="T2" fmla="*/ 139 w 216"/>
                            <a:gd name="T3" fmla="*/ 14347 h 440"/>
                            <a:gd name="T4" fmla="*/ 120 w 216"/>
                            <a:gd name="T5" fmla="*/ 14371 h 440"/>
                            <a:gd name="T6" fmla="*/ 118 w 216"/>
                            <a:gd name="T7" fmla="*/ 14357 h 440"/>
                            <a:gd name="T8" fmla="*/ 101 w 216"/>
                            <a:gd name="T9" fmla="*/ 14326 h 440"/>
                            <a:gd name="T10" fmla="*/ 91 w 216"/>
                            <a:gd name="T11" fmla="*/ 14317 h 440"/>
                            <a:gd name="T12" fmla="*/ 91 w 216"/>
                            <a:gd name="T13" fmla="*/ 14453 h 440"/>
                            <a:gd name="T14" fmla="*/ 36 w 216"/>
                            <a:gd name="T15" fmla="*/ 14393 h 440"/>
                            <a:gd name="T16" fmla="*/ 41 w 216"/>
                            <a:gd name="T17" fmla="*/ 14371 h 440"/>
                            <a:gd name="T18" fmla="*/ 53 w 216"/>
                            <a:gd name="T19" fmla="*/ 14359 h 440"/>
                            <a:gd name="T20" fmla="*/ 87 w 216"/>
                            <a:gd name="T21" fmla="*/ 14369 h 440"/>
                            <a:gd name="T22" fmla="*/ 91 w 216"/>
                            <a:gd name="T23" fmla="*/ 14390 h 440"/>
                            <a:gd name="T24" fmla="*/ 84 w 216"/>
                            <a:gd name="T25" fmla="*/ 14314 h 440"/>
                            <a:gd name="T26" fmla="*/ 51 w 216"/>
                            <a:gd name="T27" fmla="*/ 14311 h 440"/>
                            <a:gd name="T28" fmla="*/ 34 w 216"/>
                            <a:gd name="T29" fmla="*/ 14316 h 440"/>
                            <a:gd name="T30" fmla="*/ 5 w 216"/>
                            <a:gd name="T31" fmla="*/ 14347 h 440"/>
                            <a:gd name="T32" fmla="*/ 0 w 216"/>
                            <a:gd name="T33" fmla="*/ 14400 h 440"/>
                            <a:gd name="T34" fmla="*/ 216 w 216"/>
                            <a:gd name="T35" fmla="*/ 14498 h 440"/>
                            <a:gd name="T36" fmla="*/ 127 w 216"/>
                            <a:gd name="T37" fmla="*/ 14453 h 440"/>
                            <a:gd name="T38" fmla="*/ 130 w 216"/>
                            <a:gd name="T39" fmla="*/ 14419 h 440"/>
                            <a:gd name="T40" fmla="*/ 137 w 216"/>
                            <a:gd name="T41" fmla="*/ 14405 h 440"/>
                            <a:gd name="T42" fmla="*/ 171 w 216"/>
                            <a:gd name="T43" fmla="*/ 14381 h 440"/>
                            <a:gd name="T44" fmla="*/ 216 w 216"/>
                            <a:gd name="T45" fmla="*/ 14347 h 440"/>
                            <a:gd name="T46" fmla="*/ 216 w 216"/>
                            <a:gd name="T47" fmla="*/ 14059 h 440"/>
                            <a:gd name="T48" fmla="*/ 132 w 216"/>
                            <a:gd name="T49" fmla="*/ 14143 h 440"/>
                            <a:gd name="T50" fmla="*/ 51 w 216"/>
                            <a:gd name="T51" fmla="*/ 14177 h 440"/>
                            <a:gd name="T52" fmla="*/ 132 w 216"/>
                            <a:gd name="T53" fmla="*/ 14095 h 440"/>
                            <a:gd name="T54" fmla="*/ 0 w 216"/>
                            <a:gd name="T55" fmla="*/ 14201 h 440"/>
                            <a:gd name="T56" fmla="*/ 216 w 216"/>
                            <a:gd name="T57" fmla="*/ 14242 h 440"/>
                            <a:gd name="T58" fmla="*/ 168 w 216"/>
                            <a:gd name="T59" fmla="*/ 14208 h 440"/>
                            <a:gd name="T60" fmla="*/ 168 w 216"/>
                            <a:gd name="T61" fmla="*/ 14129 h 440"/>
                            <a:gd name="T62" fmla="*/ 216 w 216"/>
                            <a:gd name="T63" fmla="*/ 14059 h 440"/>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0" t="0" r="r" b="b"/>
                          <a:pathLst>
                            <a:path w="216" h="440">
                              <a:moveTo>
                                <a:pt x="216" y="233"/>
                              </a:moveTo>
                              <a:lnTo>
                                <a:pt x="175" y="262"/>
                              </a:lnTo>
                              <a:lnTo>
                                <a:pt x="154" y="276"/>
                              </a:lnTo>
                              <a:lnTo>
                                <a:pt x="139" y="288"/>
                              </a:lnTo>
                              <a:lnTo>
                                <a:pt x="130" y="298"/>
                              </a:lnTo>
                              <a:lnTo>
                                <a:pt x="120" y="312"/>
                              </a:lnTo>
                              <a:lnTo>
                                <a:pt x="118" y="300"/>
                              </a:lnTo>
                              <a:lnTo>
                                <a:pt x="118" y="298"/>
                              </a:lnTo>
                              <a:lnTo>
                                <a:pt x="115" y="286"/>
                              </a:lnTo>
                              <a:lnTo>
                                <a:pt x="101" y="267"/>
                              </a:lnTo>
                              <a:lnTo>
                                <a:pt x="94" y="259"/>
                              </a:lnTo>
                              <a:lnTo>
                                <a:pt x="91" y="258"/>
                              </a:lnTo>
                              <a:lnTo>
                                <a:pt x="91" y="331"/>
                              </a:lnTo>
                              <a:lnTo>
                                <a:pt x="91" y="394"/>
                              </a:lnTo>
                              <a:lnTo>
                                <a:pt x="36" y="394"/>
                              </a:lnTo>
                              <a:lnTo>
                                <a:pt x="36" y="334"/>
                              </a:lnTo>
                              <a:lnTo>
                                <a:pt x="39" y="324"/>
                              </a:lnTo>
                              <a:lnTo>
                                <a:pt x="41" y="312"/>
                              </a:lnTo>
                              <a:lnTo>
                                <a:pt x="46" y="305"/>
                              </a:lnTo>
                              <a:lnTo>
                                <a:pt x="53" y="300"/>
                              </a:lnTo>
                              <a:lnTo>
                                <a:pt x="72" y="300"/>
                              </a:lnTo>
                              <a:lnTo>
                                <a:pt x="87" y="310"/>
                              </a:lnTo>
                              <a:lnTo>
                                <a:pt x="89" y="317"/>
                              </a:lnTo>
                              <a:lnTo>
                                <a:pt x="91" y="331"/>
                              </a:lnTo>
                              <a:lnTo>
                                <a:pt x="91" y="258"/>
                              </a:lnTo>
                              <a:lnTo>
                                <a:pt x="84" y="255"/>
                              </a:lnTo>
                              <a:lnTo>
                                <a:pt x="72" y="252"/>
                              </a:lnTo>
                              <a:lnTo>
                                <a:pt x="51" y="252"/>
                              </a:lnTo>
                              <a:lnTo>
                                <a:pt x="43" y="255"/>
                              </a:lnTo>
                              <a:lnTo>
                                <a:pt x="34" y="257"/>
                              </a:lnTo>
                              <a:lnTo>
                                <a:pt x="19" y="267"/>
                              </a:lnTo>
                              <a:lnTo>
                                <a:pt x="5" y="288"/>
                              </a:lnTo>
                              <a:lnTo>
                                <a:pt x="3" y="310"/>
                              </a:lnTo>
                              <a:lnTo>
                                <a:pt x="0" y="341"/>
                              </a:lnTo>
                              <a:lnTo>
                                <a:pt x="0" y="439"/>
                              </a:lnTo>
                              <a:lnTo>
                                <a:pt x="216" y="439"/>
                              </a:lnTo>
                              <a:lnTo>
                                <a:pt x="216" y="394"/>
                              </a:lnTo>
                              <a:lnTo>
                                <a:pt x="127" y="394"/>
                              </a:lnTo>
                              <a:lnTo>
                                <a:pt x="127" y="370"/>
                              </a:lnTo>
                              <a:lnTo>
                                <a:pt x="130" y="360"/>
                              </a:lnTo>
                              <a:lnTo>
                                <a:pt x="132" y="353"/>
                              </a:lnTo>
                              <a:lnTo>
                                <a:pt x="137" y="346"/>
                              </a:lnTo>
                              <a:lnTo>
                                <a:pt x="149" y="336"/>
                              </a:lnTo>
                              <a:lnTo>
                                <a:pt x="171" y="322"/>
                              </a:lnTo>
                              <a:lnTo>
                                <a:pt x="184" y="312"/>
                              </a:lnTo>
                              <a:lnTo>
                                <a:pt x="216" y="288"/>
                              </a:lnTo>
                              <a:lnTo>
                                <a:pt x="216" y="233"/>
                              </a:lnTo>
                              <a:moveTo>
                                <a:pt x="216" y="0"/>
                              </a:moveTo>
                              <a:lnTo>
                                <a:pt x="132" y="36"/>
                              </a:lnTo>
                              <a:lnTo>
                                <a:pt x="132" y="84"/>
                              </a:lnTo>
                              <a:lnTo>
                                <a:pt x="132" y="149"/>
                              </a:lnTo>
                              <a:lnTo>
                                <a:pt x="51" y="118"/>
                              </a:lnTo>
                              <a:lnTo>
                                <a:pt x="132" y="84"/>
                              </a:lnTo>
                              <a:lnTo>
                                <a:pt x="132" y="36"/>
                              </a:lnTo>
                              <a:lnTo>
                                <a:pt x="0" y="91"/>
                              </a:lnTo>
                              <a:lnTo>
                                <a:pt x="0" y="142"/>
                              </a:lnTo>
                              <a:lnTo>
                                <a:pt x="216" y="231"/>
                              </a:lnTo>
                              <a:lnTo>
                                <a:pt x="216" y="183"/>
                              </a:lnTo>
                              <a:lnTo>
                                <a:pt x="168" y="163"/>
                              </a:lnTo>
                              <a:lnTo>
                                <a:pt x="168" y="149"/>
                              </a:lnTo>
                              <a:lnTo>
                                <a:pt x="168" y="84"/>
                              </a:lnTo>
                              <a:lnTo>
                                <a:pt x="168" y="70"/>
                              </a:lnTo>
                              <a:lnTo>
                                <a:pt x="216" y="51"/>
                              </a:lnTo>
                              <a:lnTo>
                                <a:pt x="216" y="0"/>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 name="AutoShape 2555"/>
                      <wps:cNvSpPr>
                        <a:spLocks noChangeAspect="1" noChangeArrowheads="1"/>
                      </wps:cNvSpPr>
                      <wps:spPr bwMode="auto">
                        <a:xfrm>
                          <a:off x="11491" y="15057"/>
                          <a:ext cx="216" cy="440"/>
                        </a:xfrm>
                        <a:custGeom>
                          <a:avLst/>
                          <a:gdLst>
                            <a:gd name="T0" fmla="*/ 0 w 216"/>
                            <a:gd name="T1" fmla="*/ 14498 h 440"/>
                            <a:gd name="T2" fmla="*/ 3 w 216"/>
                            <a:gd name="T3" fmla="*/ 14369 h 440"/>
                            <a:gd name="T4" fmla="*/ 10 w 216"/>
                            <a:gd name="T5" fmla="*/ 14340 h 440"/>
                            <a:gd name="T6" fmla="*/ 19 w 216"/>
                            <a:gd name="T7" fmla="*/ 14326 h 440"/>
                            <a:gd name="T8" fmla="*/ 34 w 216"/>
                            <a:gd name="T9" fmla="*/ 14316 h 440"/>
                            <a:gd name="T10" fmla="*/ 51 w 216"/>
                            <a:gd name="T11" fmla="*/ 14311 h 440"/>
                            <a:gd name="T12" fmla="*/ 72 w 216"/>
                            <a:gd name="T13" fmla="*/ 14311 h 440"/>
                            <a:gd name="T14" fmla="*/ 94 w 216"/>
                            <a:gd name="T15" fmla="*/ 14318 h 440"/>
                            <a:gd name="T16" fmla="*/ 108 w 216"/>
                            <a:gd name="T17" fmla="*/ 14335 h 440"/>
                            <a:gd name="T18" fmla="*/ 118 w 216"/>
                            <a:gd name="T19" fmla="*/ 14357 h 440"/>
                            <a:gd name="T20" fmla="*/ 130 w 216"/>
                            <a:gd name="T21" fmla="*/ 14357 h 440"/>
                            <a:gd name="T22" fmla="*/ 154 w 216"/>
                            <a:gd name="T23" fmla="*/ 14335 h 440"/>
                            <a:gd name="T24" fmla="*/ 216 w 216"/>
                            <a:gd name="T25" fmla="*/ 14292 h 440"/>
                            <a:gd name="T26" fmla="*/ 171 w 216"/>
                            <a:gd name="T27" fmla="*/ 14381 h 440"/>
                            <a:gd name="T28" fmla="*/ 137 w 216"/>
                            <a:gd name="T29" fmla="*/ 14405 h 440"/>
                            <a:gd name="T30" fmla="*/ 130 w 216"/>
                            <a:gd name="T31" fmla="*/ 14419 h 440"/>
                            <a:gd name="T32" fmla="*/ 127 w 216"/>
                            <a:gd name="T33" fmla="*/ 14443 h 440"/>
                            <a:gd name="T34" fmla="*/ 216 w 216"/>
                            <a:gd name="T35" fmla="*/ 14453 h 440"/>
                            <a:gd name="T36" fmla="*/ 91 w 216"/>
                            <a:gd name="T37" fmla="*/ 14453 h 440"/>
                            <a:gd name="T38" fmla="*/ 91 w 216"/>
                            <a:gd name="T39" fmla="*/ 14390 h 440"/>
                            <a:gd name="T40" fmla="*/ 87 w 216"/>
                            <a:gd name="T41" fmla="*/ 14369 h 440"/>
                            <a:gd name="T42" fmla="*/ 72 w 216"/>
                            <a:gd name="T43" fmla="*/ 14359 h 440"/>
                            <a:gd name="T44" fmla="*/ 53 w 216"/>
                            <a:gd name="T45" fmla="*/ 14359 h 440"/>
                            <a:gd name="T46" fmla="*/ 41 w 216"/>
                            <a:gd name="T47" fmla="*/ 14371 h 440"/>
                            <a:gd name="T48" fmla="*/ 36 w 216"/>
                            <a:gd name="T49" fmla="*/ 14393 h 440"/>
                            <a:gd name="T50" fmla="*/ 36 w 216"/>
                            <a:gd name="T51" fmla="*/ 14453 h 440"/>
                            <a:gd name="T52" fmla="*/ 216 w 216"/>
                            <a:gd name="T53" fmla="*/ 14059 h 440"/>
                            <a:gd name="T54" fmla="*/ 168 w 216"/>
                            <a:gd name="T55" fmla="*/ 14129 h 440"/>
                            <a:gd name="T56" fmla="*/ 216 w 216"/>
                            <a:gd name="T57" fmla="*/ 14242 h 440"/>
                            <a:gd name="T58" fmla="*/ 0 w 216"/>
                            <a:gd name="T59" fmla="*/ 14201 h 440"/>
                            <a:gd name="T60" fmla="*/ 216 w 216"/>
                            <a:gd name="T61" fmla="*/ 14059 h 440"/>
                            <a:gd name="T62" fmla="*/ 51 w 216"/>
                            <a:gd name="T63" fmla="*/ 14177 h 440"/>
                            <a:gd name="T64" fmla="*/ 132 w 216"/>
                            <a:gd name="T65" fmla="*/ 14143 h 440"/>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0" t="0" r="r" b="b"/>
                          <a:pathLst>
                            <a:path w="216" h="440">
                              <a:moveTo>
                                <a:pt x="216" y="-560"/>
                              </a:moveTo>
                              <a:lnTo>
                                <a:pt x="0" y="-560"/>
                              </a:lnTo>
                              <a:lnTo>
                                <a:pt x="0" y="-658"/>
                              </a:lnTo>
                              <a:lnTo>
                                <a:pt x="3" y="-689"/>
                              </a:lnTo>
                              <a:lnTo>
                                <a:pt x="5" y="-711"/>
                              </a:lnTo>
                              <a:lnTo>
                                <a:pt x="10" y="-718"/>
                              </a:lnTo>
                              <a:lnTo>
                                <a:pt x="15" y="-725"/>
                              </a:lnTo>
                              <a:lnTo>
                                <a:pt x="19" y="-732"/>
                              </a:lnTo>
                              <a:lnTo>
                                <a:pt x="27" y="-737"/>
                              </a:lnTo>
                              <a:lnTo>
                                <a:pt x="34" y="-742"/>
                              </a:lnTo>
                              <a:lnTo>
                                <a:pt x="43" y="-744"/>
                              </a:lnTo>
                              <a:lnTo>
                                <a:pt x="51" y="-747"/>
                              </a:lnTo>
                              <a:lnTo>
                                <a:pt x="60" y="-747"/>
                              </a:lnTo>
                              <a:lnTo>
                                <a:pt x="72" y="-747"/>
                              </a:lnTo>
                              <a:lnTo>
                                <a:pt x="84" y="-744"/>
                              </a:lnTo>
                              <a:lnTo>
                                <a:pt x="94" y="-740"/>
                              </a:lnTo>
                              <a:lnTo>
                                <a:pt x="101" y="-732"/>
                              </a:lnTo>
                              <a:lnTo>
                                <a:pt x="108" y="-723"/>
                              </a:lnTo>
                              <a:lnTo>
                                <a:pt x="115" y="-713"/>
                              </a:lnTo>
                              <a:lnTo>
                                <a:pt x="118" y="-701"/>
                              </a:lnTo>
                              <a:lnTo>
                                <a:pt x="120" y="-687"/>
                              </a:lnTo>
                              <a:lnTo>
                                <a:pt x="130" y="-701"/>
                              </a:lnTo>
                              <a:lnTo>
                                <a:pt x="139" y="-711"/>
                              </a:lnTo>
                              <a:lnTo>
                                <a:pt x="154" y="-723"/>
                              </a:lnTo>
                              <a:lnTo>
                                <a:pt x="175" y="-737"/>
                              </a:lnTo>
                              <a:lnTo>
                                <a:pt x="216" y="-766"/>
                              </a:lnTo>
                              <a:lnTo>
                                <a:pt x="216" y="-711"/>
                              </a:lnTo>
                              <a:lnTo>
                                <a:pt x="171" y="-677"/>
                              </a:lnTo>
                              <a:lnTo>
                                <a:pt x="149" y="-663"/>
                              </a:lnTo>
                              <a:lnTo>
                                <a:pt x="137" y="-653"/>
                              </a:lnTo>
                              <a:lnTo>
                                <a:pt x="132" y="-646"/>
                              </a:lnTo>
                              <a:lnTo>
                                <a:pt x="130" y="-639"/>
                              </a:lnTo>
                              <a:lnTo>
                                <a:pt x="127" y="-629"/>
                              </a:lnTo>
                              <a:lnTo>
                                <a:pt x="127" y="-615"/>
                              </a:lnTo>
                              <a:lnTo>
                                <a:pt x="127" y="-605"/>
                              </a:lnTo>
                              <a:lnTo>
                                <a:pt x="216" y="-605"/>
                              </a:lnTo>
                              <a:lnTo>
                                <a:pt x="216" y="-560"/>
                              </a:lnTo>
                              <a:moveTo>
                                <a:pt x="91" y="-605"/>
                              </a:moveTo>
                              <a:lnTo>
                                <a:pt x="91" y="-639"/>
                              </a:lnTo>
                              <a:lnTo>
                                <a:pt x="91" y="-668"/>
                              </a:lnTo>
                              <a:lnTo>
                                <a:pt x="89" y="-682"/>
                              </a:lnTo>
                              <a:lnTo>
                                <a:pt x="87" y="-689"/>
                              </a:lnTo>
                              <a:lnTo>
                                <a:pt x="79" y="-694"/>
                              </a:lnTo>
                              <a:lnTo>
                                <a:pt x="72" y="-699"/>
                              </a:lnTo>
                              <a:lnTo>
                                <a:pt x="63" y="-699"/>
                              </a:lnTo>
                              <a:lnTo>
                                <a:pt x="53" y="-699"/>
                              </a:lnTo>
                              <a:lnTo>
                                <a:pt x="46" y="-694"/>
                              </a:lnTo>
                              <a:lnTo>
                                <a:pt x="41" y="-687"/>
                              </a:lnTo>
                              <a:lnTo>
                                <a:pt x="39" y="-675"/>
                              </a:lnTo>
                              <a:lnTo>
                                <a:pt x="36" y="-665"/>
                              </a:lnTo>
                              <a:lnTo>
                                <a:pt x="36" y="-641"/>
                              </a:lnTo>
                              <a:lnTo>
                                <a:pt x="36" y="-605"/>
                              </a:lnTo>
                              <a:lnTo>
                                <a:pt x="91" y="-605"/>
                              </a:lnTo>
                              <a:moveTo>
                                <a:pt x="216" y="-999"/>
                              </a:moveTo>
                              <a:lnTo>
                                <a:pt x="216" y="-948"/>
                              </a:lnTo>
                              <a:lnTo>
                                <a:pt x="168" y="-929"/>
                              </a:lnTo>
                              <a:lnTo>
                                <a:pt x="168" y="-836"/>
                              </a:lnTo>
                              <a:lnTo>
                                <a:pt x="216" y="-816"/>
                              </a:lnTo>
                              <a:lnTo>
                                <a:pt x="216" y="-768"/>
                              </a:lnTo>
                              <a:lnTo>
                                <a:pt x="0" y="-857"/>
                              </a:lnTo>
                              <a:lnTo>
                                <a:pt x="0" y="-908"/>
                              </a:lnTo>
                              <a:lnTo>
                                <a:pt x="216" y="-999"/>
                              </a:lnTo>
                              <a:moveTo>
                                <a:pt x="132" y="-915"/>
                              </a:moveTo>
                              <a:lnTo>
                                <a:pt x="51" y="-881"/>
                              </a:lnTo>
                              <a:lnTo>
                                <a:pt x="132" y="-850"/>
                              </a:lnTo>
                              <a:lnTo>
                                <a:pt x="132" y="-915"/>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2730040E" id="Group 2554" o:spid="_x0000_s1026" style="position:absolute;margin-left:574.5pt;margin-top:702.9pt;width:10.95pt;height:22.1pt;z-index:-251653120;mso-position-horizontal-relative:page;mso-position-vertical-relative:page" coordorigin="11490,14058" coordsize="219,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">
              <o:lock v:ext="edit" aspectratio="t"/>
              <v:shape id="AutoShape 2556" o:spid="_x0000_s1027" style="position:absolute;left:11491;top:14059;width:216;height:440;visibility:visible;mso-wrap-style:square;v-text-anchor:top" coordsize="2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" path="m216,233r-41,29l154,276r-15,12l130,298r-10,14l118,300r,-2l115,286,101,267r-7,-8l91,258r,73l91,394r-55,l36,334r3,-10l41,312r5,-7l53,300r19,l87,310r2,7l91,331r,-73l84,255,72,252r-21,l43,255r-9,2l19,267,5,288,3,310,,341r,98l216,439r,-45l127,394r,-24l130,360r2,-7l137,346r12,-10l171,322r13,-10l216,288r,-55m216,l132,36r,48l132,149,51,118,132,84r,-48l,91r,51l216,231r,-48l168,163r,-14l168,84r,-14l216,51,216,e" fillcolor="#f48534" stroked="f">
                <v:fill opacity="26214f"/>
                <v:path o:connecttype="custom" o:connectlocs="175,14321;139,14347;120,14371;118,14357;101,14326;91,14317;91,14453;36,14393;41,14371;53,14359;87,14369;91,14390;84,14314;51,14311;34,14316;5,14347;0,14400;216,14498;127,14453;130,14419;137,14405;171,14381;216,14347;216,14059;132,14143;51,14177;132,14095;0,14201;216,14242;168,14208;168,14129;216,14059" o:connectangles="0,0,0,0,0,0,0,0,0,0,0,0,0,0,0,0,0,0,0,0,0,0,0,0,0,0,0,0,0,0,0,0"/>
                <o:lock v:ext="edit" aspectratio="t"/>
              </v:shape>
              <v:shape id="AutoShape 2555" o:spid="_x0000_s1028" style="position:absolute;left:11491;top:15057;width:216;height:440;visibility:visible;mso-wrap-style:square;v-text-anchor:top" coordsize="2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" path="m216,-560l,-560r,-98l3,-689r2,-22l10,-718r5,-7l19,-732r8,-5l34,-742r9,-2l51,-747r9,l72,-747r12,3l94,-740r7,8l108,-723r7,10l118,-701r2,14l130,-701r9,-10l154,-723r21,-14l216,-766r,55l171,-677r-22,14l137,-653r-5,7l130,-639r-3,10l127,-615r,10l216,-605r,45m91,-605r,-34l91,-668r-2,-14l87,-689r-8,-5l72,-699r-9,l53,-699r-7,5l41,-687r-2,12l36,-665r,24l36,-605r55,m216,-999r,51l168,-929r,93l216,-816r,48l,-857r,-51l216,-999t-84,84l51,-881r81,31l132,-915e" filled="f" strokecolor="#f48534" strokeweight=".12pt">
                <v:path o:connecttype="custom" o:connectlocs="0,14498;3,14369;10,14340;19,14326;34,14316;51,14311;72,14311;94,14318;108,14335;118,14357;130,14357;154,14335;216,14292;171,14381;137,14405;130,14419;127,14443;216,14453;91,14453;91,14390;87,14369;72,14359;53,14359;41,14371;36,14393;36,14453;216,14059;168,14129;216,14242;0,14201;216,14059;51,14177;132,14143" o:connectangles="0,0,0,0,0,0,0,0,0,0,0,0,0,0,0,0,0,0,0,0,0,0,0,0,0,0,0,0,0,0,0,0,0"/>
                <o:lock v:ext="edit" aspectratio="t"/>
              </v:shape>
              <w10:wrap anchorx="page" anchory="page"/>
            </v:group>
          </w:pict>
        </mc:Fallback>
      </mc:AlternateContent>
    </w:r>
    <w:r>
      <w:rPr>
        <w:noProof/>
        <w:lang w:val="en-US"/>
      </w:rPr>
      <mc:AlternateContent>
        <mc:Choice Requires="wpg">
          <w:drawing>
            <wp:anchor distT="0" distB="0" distL="114300" distR="114300" simplePos="0" relativeHeight="251664384" behindDoc="1" locked="0" layoutInCell="1" allowOverlap="1" wp14:anchorId="013EAA8F" wp14:editId="5C21DAF5">
              <wp:simplePos x="0" y="0"/>
              <wp:positionH relativeFrom="page">
                <wp:posOffset>7297420</wp:posOffset>
              </wp:positionH>
              <wp:positionV relativeFrom="page">
                <wp:posOffset>8806180</wp:posOffset>
              </wp:positionV>
              <wp:extent cx="137160" cy="105410"/>
              <wp:effectExtent l="20320" t="5080" r="13970" b="3810"/>
              <wp:wrapNone/>
              <wp:docPr id="19" name="Group 255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7160" cy="105410"/>
                        <a:chOff x="11492" y="13868"/>
                        <a:chExt cx="216" cy="166"/>
                      </a:xfrm>
                    </wpg:grpSpPr>
                    <wps:wsp>
                      <wps:cNvPr id="20" name="Line 2553"/>
                      <wps:cNvCnPr>
                        <a:cxnSpLocks noChangeAspect="1" noChangeArrowheads="1"/>
                      </wps:cNvCnPr>
                      <wps:spPr bwMode="auto">
                        <a:xfrm>
                          <a:off x="11494" y="14010"/>
                          <a:ext cx="213" cy="0"/>
                        </a:xfrm>
                        <a:prstGeom prst="line">
                          <a:avLst/>
                        </a:prstGeom>
                        <a:noFill/>
                        <a:ln w="27940">
                          <a:solidFill>
                            <a:srgbClr val="F48534"/>
                          </a:solidFill>
                          <a:round/>
                          <a:headEnd/>
                          <a:tailEnd/>
                        </a:ln>
                        <a:extLst>
                          <a:ext uri="{909E8E84-426E-40DD-AFC4-6F175D3DCCD1}">
                            <a14:hiddenFill xmlns:a14="http://schemas.microsoft.com/office/drawing/2010/main">
                              <a:noFill/>
                            </a14:hiddenFill>
                          </a:ext>
                        </a:extLst>
                      </wps:spPr>
                      <wps:bodyPr/>
                    </wps:wsp>
                    <wps:wsp>
                      <wps:cNvPr id="21" name="Rectangle 2552"/>
                      <wps:cNvSpPr>
                        <a:spLocks noChangeAspect="1" noChangeArrowheads="1"/>
                      </wps:cNvSpPr>
                      <wps:spPr bwMode="auto">
                        <a:xfrm>
                          <a:off x="11671" y="13870"/>
                          <a:ext cx="36" cy="118"/>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Freeform 2551"/>
                      <wps:cNvSpPr>
                        <a:spLocks noChangeAspect="1" noChangeArrowheads="1"/>
                      </wps:cNvSpPr>
                      <wps:spPr bwMode="auto">
                        <a:xfrm>
                          <a:off x="11493" y="13869"/>
                          <a:ext cx="214" cy="164"/>
                        </a:xfrm>
                        <a:custGeom>
                          <a:avLst/>
                          <a:gdLst>
                            <a:gd name="T0" fmla="*/ 213 w 214"/>
                            <a:gd name="T1" fmla="*/ 14033 h 164"/>
                            <a:gd name="T2" fmla="*/ 0 w 214"/>
                            <a:gd name="T3" fmla="*/ 14033 h 164"/>
                            <a:gd name="T4" fmla="*/ 0 w 214"/>
                            <a:gd name="T5" fmla="*/ 13987 h 164"/>
                            <a:gd name="T6" fmla="*/ 177 w 214"/>
                            <a:gd name="T7" fmla="*/ 13987 h 164"/>
                            <a:gd name="T8" fmla="*/ 177 w 214"/>
                            <a:gd name="T9" fmla="*/ 13870 h 164"/>
                            <a:gd name="T10" fmla="*/ 213 w 214"/>
                            <a:gd name="T11" fmla="*/ 13870 h 164"/>
                            <a:gd name="T12" fmla="*/ 213 w 214"/>
                            <a:gd name="T13" fmla="*/ 14033 h 164"/>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214" h="164">
                              <a:moveTo>
                                <a:pt x="213" y="163"/>
                              </a:moveTo>
                              <a:lnTo>
                                <a:pt x="0" y="163"/>
                              </a:lnTo>
                              <a:lnTo>
                                <a:pt x="0" y="117"/>
                              </a:lnTo>
                              <a:lnTo>
                                <a:pt x="177" y="117"/>
                              </a:lnTo>
                              <a:lnTo>
                                <a:pt x="177" y="0"/>
                              </a:lnTo>
                              <a:lnTo>
                                <a:pt x="213" y="0"/>
                              </a:lnTo>
                              <a:lnTo>
                                <a:pt x="213" y="163"/>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45E11495" id="Group 2550" o:spid="_x0000_s1026" style="position:absolute;margin-left:574.6pt;margin-top:693.4pt;width:10.8pt;height:8.3pt;z-index:-251652096;mso-position-horizontal-relative:page;mso-position-vertical-relative:page" coordorigin="11492,13868" coordsize="216,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">
              <o:lock v:ext="edit" aspectratio="t"/>
              <v:line id="Line 2553" o:spid="_x0000_s1027" style="position:absolute;visibility:visible;mso-wrap-style:square" from="11494,14010" to="11707,14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" strokecolor="#f48534" strokeweight="2.2pt">
                <v:path arrowok="f"/>
                <o:lock v:ext="edit" aspectratio="t" shapetype="f"/>
              </v:line>
              <v:rect id="Rectangle 2552" o:spid="_x0000_s1028" style="position:absolute;left:11671;top:13870;width:36;height: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" fillcolor="#f48534" stroked="f">
                <v:fill opacity="26214f"/>
                <o:lock v:ext="edit" aspectratio="t"/>
              </v:rect>
              <v:shape id="Freeform 2551" o:spid="_x0000_s1029" style="position:absolute;left:11493;top:13869;width:214;height:164;visibility:visible;mso-wrap-style:square;v-text-anchor:top" coordsize="214,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" path="m213,163l,163,,117r177,l177,r36,l213,163e" filled="f" strokecolor="#f48534" strokeweight=".12pt">
                <v:path o:connecttype="custom" o:connectlocs="213,14033;0,14033;0,13987;177,13987;177,13870;213,13870;213,14033" o:connectangles="0,0,0,0,0,0,0"/>
                <o:lock v:ext="edit" aspectratio="t"/>
              </v:shape>
              <w10:wrap anchorx="page" anchory="page"/>
            </v:group>
          </w:pict>
        </mc:Fallback>
      </mc:AlternateContent>
    </w:r>
    <w:r>
      <w:rPr>
        <w:noProof/>
        <w:lang w:val="en-US"/>
      </w:rPr>
      <mc:AlternateContent>
        <mc:Choice Requires="wpg">
          <w:drawing>
            <wp:anchor distT="0" distB="0" distL="114300" distR="114300" simplePos="0" relativeHeight="251665408" behindDoc="1" locked="0" layoutInCell="1" allowOverlap="1" wp14:anchorId="19D9CCE3" wp14:editId="5395E446">
              <wp:simplePos x="0" y="0"/>
              <wp:positionH relativeFrom="page">
                <wp:posOffset>7297420</wp:posOffset>
              </wp:positionH>
              <wp:positionV relativeFrom="page">
                <wp:posOffset>8628380</wp:posOffset>
              </wp:positionV>
              <wp:extent cx="137160" cy="105410"/>
              <wp:effectExtent l="20320" t="8255" r="13970" b="10160"/>
              <wp:wrapNone/>
              <wp:docPr id="15" name="Group 254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7160" cy="105410"/>
                        <a:chOff x="11492" y="13588"/>
                        <a:chExt cx="216" cy="166"/>
                      </a:xfrm>
                    </wpg:grpSpPr>
                    <wps:wsp>
                      <wps:cNvPr id="16" name="Line 2549"/>
                      <wps:cNvCnPr>
                        <a:cxnSpLocks noChangeAspect="1" noChangeArrowheads="1"/>
                      </wps:cNvCnPr>
                      <wps:spPr bwMode="auto">
                        <a:xfrm>
                          <a:off x="11494" y="13729"/>
                          <a:ext cx="213" cy="0"/>
                        </a:xfrm>
                        <a:prstGeom prst="line">
                          <a:avLst/>
                        </a:prstGeom>
                        <a:noFill/>
                        <a:ln w="29210">
                          <a:solidFill>
                            <a:srgbClr val="F48534"/>
                          </a:solidFill>
                          <a:round/>
                          <a:headEnd/>
                          <a:tailEnd/>
                        </a:ln>
                        <a:extLst>
                          <a:ext uri="{909E8E84-426E-40DD-AFC4-6F175D3DCCD1}">
                            <a14:hiddenFill xmlns:a14="http://schemas.microsoft.com/office/drawing/2010/main">
                              <a:noFill/>
                            </a14:hiddenFill>
                          </a:ext>
                        </a:extLst>
                      </wps:spPr>
                      <wps:bodyPr/>
                    </wps:wsp>
                    <wps:wsp>
                      <wps:cNvPr id="17" name="Rectangle 2548"/>
                      <wps:cNvSpPr>
                        <a:spLocks noChangeAspect="1" noChangeArrowheads="1"/>
                      </wps:cNvSpPr>
                      <wps:spPr bwMode="auto">
                        <a:xfrm>
                          <a:off x="11671" y="13588"/>
                          <a:ext cx="36" cy="118"/>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 name="Freeform 2547"/>
                      <wps:cNvSpPr>
                        <a:spLocks noChangeAspect="1" noChangeArrowheads="1"/>
                      </wps:cNvSpPr>
                      <wps:spPr bwMode="auto">
                        <a:xfrm>
                          <a:off x="11493" y="13588"/>
                          <a:ext cx="214" cy="164"/>
                        </a:xfrm>
                        <a:custGeom>
                          <a:avLst/>
                          <a:gdLst>
                            <a:gd name="T0" fmla="*/ 213 w 214"/>
                            <a:gd name="T1" fmla="*/ 13752 h 164"/>
                            <a:gd name="T2" fmla="*/ 0 w 214"/>
                            <a:gd name="T3" fmla="*/ 13752 h 164"/>
                            <a:gd name="T4" fmla="*/ 0 w 214"/>
                            <a:gd name="T5" fmla="*/ 13706 h 164"/>
                            <a:gd name="T6" fmla="*/ 177 w 214"/>
                            <a:gd name="T7" fmla="*/ 13706 h 164"/>
                            <a:gd name="T8" fmla="*/ 177 w 214"/>
                            <a:gd name="T9" fmla="*/ 13589 h 164"/>
                            <a:gd name="T10" fmla="*/ 213 w 214"/>
                            <a:gd name="T11" fmla="*/ 13589 h 164"/>
                            <a:gd name="T12" fmla="*/ 213 w 214"/>
                            <a:gd name="T13" fmla="*/ 13752 h 164"/>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214" h="164">
                              <a:moveTo>
                                <a:pt x="213" y="163"/>
                              </a:moveTo>
                              <a:lnTo>
                                <a:pt x="0" y="163"/>
                              </a:lnTo>
                              <a:lnTo>
                                <a:pt x="0" y="117"/>
                              </a:lnTo>
                              <a:lnTo>
                                <a:pt x="177" y="117"/>
                              </a:lnTo>
                              <a:lnTo>
                                <a:pt x="177" y="0"/>
                              </a:lnTo>
                              <a:lnTo>
                                <a:pt x="213" y="0"/>
                              </a:lnTo>
                              <a:lnTo>
                                <a:pt x="213" y="163"/>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500C4B43" id="Group 2546" o:spid="_x0000_s1026" style="position:absolute;margin-left:574.6pt;margin-top:679.4pt;width:10.8pt;height:8.3pt;z-index:-251651072;mso-position-horizontal-relative:page;mso-position-vertical-relative:page" coordorigin="11492,13588" coordsize="216,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">
              <o:lock v:ext="edit" aspectratio="t"/>
              <v:line id="Line 2549" o:spid="_x0000_s1027" style="position:absolute;visibility:visible;mso-wrap-style:square" from="11494,13729" to="11707,137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" strokecolor="#f48534" strokeweight="2.3pt">
                <v:path arrowok="f"/>
                <o:lock v:ext="edit" aspectratio="t" shapetype="f"/>
              </v:line>
              <v:rect id="Rectangle 2548" o:spid="_x0000_s1028" style="position:absolute;left:11671;top:13588;width:36;height: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" fillcolor="#f48534" stroked="f">
                <v:fill opacity="26214f"/>
                <o:lock v:ext="edit" aspectratio="t"/>
              </v:rect>
              <v:shape id="Freeform 2547" o:spid="_x0000_s1029" style="position:absolute;left:11493;top:13588;width:214;height:164;visibility:visible;mso-wrap-style:square;v-text-anchor:top" coordsize="214,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" path="m213,163l,163,,117r177,l177,r36,l213,163e" filled="f" strokecolor="#f48534" strokeweight=".12pt">
                <v:path o:connecttype="custom" o:connectlocs="213,13752;0,13752;0,13706;177,13706;177,13589;213,13589;213,13752" o:connectangles="0,0,0,0,0,0,0"/>
                <o:lock v:ext="edit" aspectratio="t"/>
              </v:shape>
              <w10:wrap anchorx="page" anchory="page"/>
            </v:group>
          </w:pict>
        </mc:Fallback>
      </mc:AlternateContent>
    </w:r>
    <w:r>
      <w:rPr>
        <w:noProof/>
        <w:lang w:val="en-US"/>
      </w:rPr>
      <mc:AlternateContent>
        <mc:Choice Requires="wpg">
          <w:drawing>
            <wp:anchor distT="0" distB="0" distL="114300" distR="114300" simplePos="0" relativeHeight="251666432" behindDoc="1" locked="0" layoutInCell="1" allowOverlap="1" wp14:anchorId="38633A08" wp14:editId="51B60E43">
              <wp:simplePos x="0" y="0"/>
              <wp:positionH relativeFrom="page">
                <wp:posOffset>7296150</wp:posOffset>
              </wp:positionH>
              <wp:positionV relativeFrom="page">
                <wp:posOffset>8579485</wp:posOffset>
              </wp:positionV>
              <wp:extent cx="139065" cy="30480"/>
              <wp:effectExtent l="19050" t="6985" r="13335" b="10160"/>
              <wp:wrapNone/>
              <wp:docPr id="12" name="Group 254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30480"/>
                        <a:chOff x="11490" y="13511"/>
                        <a:chExt cx="219" cy="48"/>
                      </a:xfrm>
                    </wpg:grpSpPr>
                    <wps:wsp>
                      <wps:cNvPr id="13" name="Line 2545"/>
                      <wps:cNvCnPr>
                        <a:cxnSpLocks noChangeAspect="1" noChangeArrowheads="1"/>
                      </wps:cNvCnPr>
                      <wps:spPr bwMode="auto">
                        <a:xfrm>
                          <a:off x="11491" y="13535"/>
                          <a:ext cx="216" cy="0"/>
                        </a:xfrm>
                        <a:prstGeom prst="line">
                          <a:avLst/>
                        </a:prstGeom>
                        <a:noFill/>
                        <a:ln w="28956">
                          <a:solidFill>
                            <a:srgbClr val="F48534"/>
                          </a:solidFill>
                          <a:round/>
                          <a:headEnd/>
                          <a:tailEnd/>
                        </a:ln>
                        <a:extLst>
                          <a:ext uri="{909E8E84-426E-40DD-AFC4-6F175D3DCCD1}">
                            <a14:hiddenFill xmlns:a14="http://schemas.microsoft.com/office/drawing/2010/main">
                              <a:noFill/>
                            </a14:hiddenFill>
                          </a:ext>
                        </a:extLst>
                      </wps:spPr>
                      <wps:bodyPr/>
                    </wps:wsp>
                    <wps:wsp>
                      <wps:cNvPr id="14" name="Rectangle 2544"/>
                      <wps:cNvSpPr>
                        <a:spLocks noChangeAspect="1" noChangeArrowheads="1"/>
                      </wps:cNvSpPr>
                      <wps:spPr bwMode="auto">
                        <a:xfrm>
                          <a:off x="11491" y="13512"/>
                          <a:ext cx="216" cy="46"/>
                        </a:xfrm>
                        <a:prstGeom prst="rect">
                          <a:avLst/>
                        </a:prstGeom>
                        <a:noFill/>
                        <a:ln w="1524">
                          <a:solidFill>
                            <a:srgbClr val="F48534"/>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3B1C2794" id="Group 2543" o:spid="_x0000_s1026" style="position:absolute;margin-left:574.5pt;margin-top:675.55pt;width:10.95pt;height:2.4pt;z-index:-251650048;mso-position-horizontal-relative:page;mso-position-vertical-relative:page" coordorigin="11490,13511" coordsize="219,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">
              <o:lock v:ext="edit" aspectratio="t"/>
              <v:line id="Line 2545" o:spid="_x0000_s1027" style="position:absolute;visibility:visible;mso-wrap-style:square" from="11491,13535" to="11707,135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" strokecolor="#f48534" strokeweight="2.28pt">
                <v:path arrowok="f"/>
                <o:lock v:ext="edit" aspectratio="t" shapetype="f"/>
              </v:line>
              <v:rect id="Rectangle 2544" o:spid="_x0000_s1028" style="position:absolute;left:11491;top:13512;width:216;height: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" filled="f" strokecolor="#f48534" strokeweight=".12pt">
                <o:lock v:ext="edit" aspectratio="t"/>
              </v:rect>
              <w10:wrap anchorx="page" anchory="page"/>
            </v:group>
          </w:pict>
        </mc:Fallback>
      </mc:AlternateContent>
    </w:r>
    <w:r>
      <w:rPr>
        <w:noProof/>
        <w:lang w:val="en-US"/>
      </w:rPr>
      <mc:AlternateContent>
        <mc:Choice Requires="wpg">
          <w:drawing>
            <wp:anchor distT="0" distB="0" distL="114300" distR="114300" simplePos="0" relativeHeight="251667456" behindDoc="1" locked="0" layoutInCell="1" allowOverlap="1" wp14:anchorId="504DF382" wp14:editId="5983B3E4">
              <wp:simplePos x="0" y="0"/>
              <wp:positionH relativeFrom="page">
                <wp:posOffset>7296150</wp:posOffset>
              </wp:positionH>
              <wp:positionV relativeFrom="page">
                <wp:posOffset>8428355</wp:posOffset>
              </wp:positionV>
              <wp:extent cx="139065" cy="123825"/>
              <wp:effectExtent l="9525" t="8255" r="3810" b="10795"/>
              <wp:wrapNone/>
              <wp:docPr id="9" name="Group 254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23825"/>
                        <a:chOff x="11490" y="13273"/>
                        <a:chExt cx="219" cy="195"/>
                      </a:xfrm>
                    </wpg:grpSpPr>
                    <wps:wsp>
                      <wps:cNvPr id="10" name="AutoShape 2542"/>
                      <wps:cNvSpPr>
                        <a:spLocks noChangeAspect="1" noChangeArrowheads="1"/>
                      </wps:cNvSpPr>
                      <wps:spPr bwMode="auto">
                        <a:xfrm>
                          <a:off x="11491" y="13274"/>
                          <a:ext cx="216" cy="192"/>
                        </a:xfrm>
                        <a:custGeom>
                          <a:avLst/>
                          <a:gdLst>
                            <a:gd name="T0" fmla="*/ 55 w 216"/>
                            <a:gd name="T1" fmla="*/ 13284 h 192"/>
                            <a:gd name="T2" fmla="*/ 41 w 216"/>
                            <a:gd name="T3" fmla="*/ 13286 h 192"/>
                            <a:gd name="T4" fmla="*/ 29 w 216"/>
                            <a:gd name="T5" fmla="*/ 13291 h 192"/>
                            <a:gd name="T6" fmla="*/ 19 w 216"/>
                            <a:gd name="T7" fmla="*/ 13301 h 192"/>
                            <a:gd name="T8" fmla="*/ 12 w 216"/>
                            <a:gd name="T9" fmla="*/ 13310 h 192"/>
                            <a:gd name="T10" fmla="*/ 5 w 216"/>
                            <a:gd name="T11" fmla="*/ 13322 h 192"/>
                            <a:gd name="T12" fmla="*/ 3 w 216"/>
                            <a:gd name="T13" fmla="*/ 13334 h 192"/>
                            <a:gd name="T14" fmla="*/ 0 w 216"/>
                            <a:gd name="T15" fmla="*/ 13351 h 192"/>
                            <a:gd name="T16" fmla="*/ 0 w 216"/>
                            <a:gd name="T17" fmla="*/ 13466 h 192"/>
                            <a:gd name="T18" fmla="*/ 216 w 216"/>
                            <a:gd name="T19" fmla="*/ 13466 h 192"/>
                            <a:gd name="T20" fmla="*/ 216 w 216"/>
                            <a:gd name="T21" fmla="*/ 13421 h 192"/>
                            <a:gd name="T22" fmla="*/ 36 w 216"/>
                            <a:gd name="T23" fmla="*/ 13421 h 192"/>
                            <a:gd name="T24" fmla="*/ 36 w 216"/>
                            <a:gd name="T25" fmla="*/ 13354 h 192"/>
                            <a:gd name="T26" fmla="*/ 39 w 216"/>
                            <a:gd name="T27" fmla="*/ 13344 h 192"/>
                            <a:gd name="T28" fmla="*/ 43 w 216"/>
                            <a:gd name="T29" fmla="*/ 13337 h 192"/>
                            <a:gd name="T30" fmla="*/ 51 w 216"/>
                            <a:gd name="T31" fmla="*/ 13332 h 192"/>
                            <a:gd name="T32" fmla="*/ 60 w 216"/>
                            <a:gd name="T33" fmla="*/ 13330 h 192"/>
                            <a:gd name="T34" fmla="*/ 132 w 216"/>
                            <a:gd name="T35" fmla="*/ 13330 h 192"/>
                            <a:gd name="T36" fmla="*/ 135 w 216"/>
                            <a:gd name="T37" fmla="*/ 13327 h 192"/>
                            <a:gd name="T38" fmla="*/ 144 w 216"/>
                            <a:gd name="T39" fmla="*/ 13322 h 192"/>
                            <a:gd name="T40" fmla="*/ 213 w 216"/>
                            <a:gd name="T41" fmla="*/ 13322 h 192"/>
                            <a:gd name="T42" fmla="*/ 212 w 216"/>
                            <a:gd name="T43" fmla="*/ 13318 h 192"/>
                            <a:gd name="T44" fmla="*/ 101 w 216"/>
                            <a:gd name="T45" fmla="*/ 13318 h 192"/>
                            <a:gd name="T46" fmla="*/ 94 w 216"/>
                            <a:gd name="T47" fmla="*/ 13303 h 192"/>
                            <a:gd name="T48" fmla="*/ 82 w 216"/>
                            <a:gd name="T49" fmla="*/ 13294 h 192"/>
                            <a:gd name="T50" fmla="*/ 70 w 216"/>
                            <a:gd name="T51" fmla="*/ 13286 h 192"/>
                            <a:gd name="T52" fmla="*/ 55 w 216"/>
                            <a:gd name="T53" fmla="*/ 13284 h 192"/>
                            <a:gd name="T54" fmla="*/ 132 w 216"/>
                            <a:gd name="T55" fmla="*/ 13330 h 192"/>
                            <a:gd name="T56" fmla="*/ 60 w 216"/>
                            <a:gd name="T57" fmla="*/ 13330 h 192"/>
                            <a:gd name="T58" fmla="*/ 70 w 216"/>
                            <a:gd name="T59" fmla="*/ 13332 h 192"/>
                            <a:gd name="T60" fmla="*/ 77 w 216"/>
                            <a:gd name="T61" fmla="*/ 13337 h 192"/>
                            <a:gd name="T62" fmla="*/ 84 w 216"/>
                            <a:gd name="T63" fmla="*/ 13346 h 192"/>
                            <a:gd name="T64" fmla="*/ 87 w 216"/>
                            <a:gd name="T65" fmla="*/ 13356 h 192"/>
                            <a:gd name="T66" fmla="*/ 87 w 216"/>
                            <a:gd name="T67" fmla="*/ 13421 h 192"/>
                            <a:gd name="T68" fmla="*/ 123 w 216"/>
                            <a:gd name="T69" fmla="*/ 13421 h 192"/>
                            <a:gd name="T70" fmla="*/ 123 w 216"/>
                            <a:gd name="T71" fmla="*/ 13356 h 192"/>
                            <a:gd name="T72" fmla="*/ 125 w 216"/>
                            <a:gd name="T73" fmla="*/ 13342 h 192"/>
                            <a:gd name="T74" fmla="*/ 130 w 216"/>
                            <a:gd name="T75" fmla="*/ 13332 h 192"/>
                            <a:gd name="T76" fmla="*/ 132 w 216"/>
                            <a:gd name="T77" fmla="*/ 13330 h 192"/>
                            <a:gd name="T78" fmla="*/ 213 w 216"/>
                            <a:gd name="T79" fmla="*/ 13322 h 192"/>
                            <a:gd name="T80" fmla="*/ 163 w 216"/>
                            <a:gd name="T81" fmla="*/ 13322 h 192"/>
                            <a:gd name="T82" fmla="*/ 171 w 216"/>
                            <a:gd name="T83" fmla="*/ 13330 h 192"/>
                            <a:gd name="T84" fmla="*/ 175 w 216"/>
                            <a:gd name="T85" fmla="*/ 13337 h 192"/>
                            <a:gd name="T86" fmla="*/ 180 w 216"/>
                            <a:gd name="T87" fmla="*/ 13346 h 192"/>
                            <a:gd name="T88" fmla="*/ 180 w 216"/>
                            <a:gd name="T89" fmla="*/ 13421 h 192"/>
                            <a:gd name="T90" fmla="*/ 216 w 216"/>
                            <a:gd name="T91" fmla="*/ 13421 h 192"/>
                            <a:gd name="T92" fmla="*/ 216 w 216"/>
                            <a:gd name="T93" fmla="*/ 13332 h 192"/>
                            <a:gd name="T94" fmla="*/ 213 w 216"/>
                            <a:gd name="T95" fmla="*/ 13322 h 192"/>
                            <a:gd name="T96" fmla="*/ 154 w 216"/>
                            <a:gd name="T97" fmla="*/ 13274 h 192"/>
                            <a:gd name="T98" fmla="*/ 144 w 216"/>
                            <a:gd name="T99" fmla="*/ 13274 h 192"/>
                            <a:gd name="T100" fmla="*/ 130 w 216"/>
                            <a:gd name="T101" fmla="*/ 13279 h 192"/>
                            <a:gd name="T102" fmla="*/ 123 w 216"/>
                            <a:gd name="T103" fmla="*/ 13284 h 192"/>
                            <a:gd name="T104" fmla="*/ 115 w 216"/>
                            <a:gd name="T105" fmla="*/ 13291 h 192"/>
                            <a:gd name="T106" fmla="*/ 111 w 216"/>
                            <a:gd name="T107" fmla="*/ 13298 h 192"/>
                            <a:gd name="T108" fmla="*/ 101 w 216"/>
                            <a:gd name="T109" fmla="*/ 13318 h 192"/>
                            <a:gd name="T110" fmla="*/ 212 w 216"/>
                            <a:gd name="T111" fmla="*/ 13318 h 192"/>
                            <a:gd name="T112" fmla="*/ 211 w 216"/>
                            <a:gd name="T113" fmla="*/ 13315 h 192"/>
                            <a:gd name="T114" fmla="*/ 204 w 216"/>
                            <a:gd name="T115" fmla="*/ 13301 h 192"/>
                            <a:gd name="T116" fmla="*/ 195 w 216"/>
                            <a:gd name="T117" fmla="*/ 13289 h 192"/>
                            <a:gd name="T118" fmla="*/ 183 w 216"/>
                            <a:gd name="T119" fmla="*/ 13282 h 192"/>
                            <a:gd name="T120" fmla="*/ 168 w 216"/>
                            <a:gd name="T121" fmla="*/ 13277 h 192"/>
                            <a:gd name="T122" fmla="*/ 154 w 216"/>
                            <a:gd name="T123" fmla="*/ 13274 h 192"/>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0" t="0" r="r" b="b"/>
                          <a:pathLst>
                            <a:path w="216" h="192">
                              <a:moveTo>
                                <a:pt x="55" y="10"/>
                              </a:moveTo>
                              <a:lnTo>
                                <a:pt x="41" y="12"/>
                              </a:lnTo>
                              <a:lnTo>
                                <a:pt x="29" y="17"/>
                              </a:lnTo>
                              <a:lnTo>
                                <a:pt x="19" y="27"/>
                              </a:lnTo>
                              <a:lnTo>
                                <a:pt x="12" y="36"/>
                              </a:lnTo>
                              <a:lnTo>
                                <a:pt x="5" y="48"/>
                              </a:lnTo>
                              <a:lnTo>
                                <a:pt x="3" y="60"/>
                              </a:lnTo>
                              <a:lnTo>
                                <a:pt x="0" y="77"/>
                              </a:lnTo>
                              <a:lnTo>
                                <a:pt x="0" y="192"/>
                              </a:lnTo>
                              <a:lnTo>
                                <a:pt x="216" y="192"/>
                              </a:lnTo>
                              <a:lnTo>
                                <a:pt x="216" y="147"/>
                              </a:lnTo>
                              <a:lnTo>
                                <a:pt x="36" y="147"/>
                              </a:lnTo>
                              <a:lnTo>
                                <a:pt x="36" y="80"/>
                              </a:lnTo>
                              <a:lnTo>
                                <a:pt x="39" y="70"/>
                              </a:lnTo>
                              <a:lnTo>
                                <a:pt x="43" y="63"/>
                              </a:lnTo>
                              <a:lnTo>
                                <a:pt x="51" y="58"/>
                              </a:lnTo>
                              <a:lnTo>
                                <a:pt x="60" y="56"/>
                              </a:lnTo>
                              <a:lnTo>
                                <a:pt x="132" y="56"/>
                              </a:lnTo>
                              <a:lnTo>
                                <a:pt x="135" y="53"/>
                              </a:lnTo>
                              <a:lnTo>
                                <a:pt x="144" y="48"/>
                              </a:lnTo>
                              <a:lnTo>
                                <a:pt x="213" y="48"/>
                              </a:lnTo>
                              <a:lnTo>
                                <a:pt x="212" y="44"/>
                              </a:lnTo>
                              <a:lnTo>
                                <a:pt x="101" y="44"/>
                              </a:lnTo>
                              <a:lnTo>
                                <a:pt x="94" y="29"/>
                              </a:lnTo>
                              <a:lnTo>
                                <a:pt x="82" y="20"/>
                              </a:lnTo>
                              <a:lnTo>
                                <a:pt x="70" y="12"/>
                              </a:lnTo>
                              <a:lnTo>
                                <a:pt x="55" y="10"/>
                              </a:lnTo>
                              <a:close/>
                              <a:moveTo>
                                <a:pt x="132" y="56"/>
                              </a:moveTo>
                              <a:lnTo>
                                <a:pt x="60" y="56"/>
                              </a:lnTo>
                              <a:lnTo>
                                <a:pt x="70" y="58"/>
                              </a:lnTo>
                              <a:lnTo>
                                <a:pt x="77" y="63"/>
                              </a:lnTo>
                              <a:lnTo>
                                <a:pt x="84" y="72"/>
                              </a:lnTo>
                              <a:lnTo>
                                <a:pt x="87" y="82"/>
                              </a:lnTo>
                              <a:lnTo>
                                <a:pt x="87" y="147"/>
                              </a:lnTo>
                              <a:lnTo>
                                <a:pt x="123" y="147"/>
                              </a:lnTo>
                              <a:lnTo>
                                <a:pt x="123" y="82"/>
                              </a:lnTo>
                              <a:lnTo>
                                <a:pt x="125" y="68"/>
                              </a:lnTo>
                              <a:lnTo>
                                <a:pt x="130" y="58"/>
                              </a:lnTo>
                              <a:lnTo>
                                <a:pt x="132" y="56"/>
                              </a:lnTo>
                              <a:close/>
                              <a:moveTo>
                                <a:pt x="213" y="48"/>
                              </a:moveTo>
                              <a:lnTo>
                                <a:pt x="163" y="48"/>
                              </a:lnTo>
                              <a:lnTo>
                                <a:pt x="171" y="56"/>
                              </a:lnTo>
                              <a:lnTo>
                                <a:pt x="175" y="63"/>
                              </a:lnTo>
                              <a:lnTo>
                                <a:pt x="180" y="72"/>
                              </a:lnTo>
                              <a:lnTo>
                                <a:pt x="180" y="147"/>
                              </a:lnTo>
                              <a:lnTo>
                                <a:pt x="216" y="147"/>
                              </a:lnTo>
                              <a:lnTo>
                                <a:pt x="216" y="58"/>
                              </a:lnTo>
                              <a:lnTo>
                                <a:pt x="213" y="48"/>
                              </a:lnTo>
                              <a:close/>
                              <a:moveTo>
                                <a:pt x="154" y="0"/>
                              </a:moveTo>
                              <a:lnTo>
                                <a:pt x="144" y="0"/>
                              </a:lnTo>
                              <a:lnTo>
                                <a:pt x="130" y="5"/>
                              </a:lnTo>
                              <a:lnTo>
                                <a:pt x="123" y="10"/>
                              </a:lnTo>
                              <a:lnTo>
                                <a:pt x="115" y="17"/>
                              </a:lnTo>
                              <a:lnTo>
                                <a:pt x="111" y="24"/>
                              </a:lnTo>
                              <a:lnTo>
                                <a:pt x="101" y="44"/>
                              </a:lnTo>
                              <a:lnTo>
                                <a:pt x="212" y="44"/>
                              </a:lnTo>
                              <a:lnTo>
                                <a:pt x="211" y="41"/>
                              </a:lnTo>
                              <a:lnTo>
                                <a:pt x="204" y="27"/>
                              </a:lnTo>
                              <a:lnTo>
                                <a:pt x="195" y="15"/>
                              </a:lnTo>
                              <a:lnTo>
                                <a:pt x="183" y="8"/>
                              </a:lnTo>
                              <a:lnTo>
                                <a:pt x="168" y="3"/>
                              </a:lnTo>
                              <a:lnTo>
                                <a:pt x="154" y="0"/>
                              </a:lnTo>
                              <a:close/>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 name="AutoShape 2541"/>
                      <wps:cNvSpPr>
                        <a:spLocks noChangeAspect="1" noChangeArrowheads="1"/>
                      </wps:cNvSpPr>
                      <wps:spPr bwMode="auto">
                        <a:xfrm>
                          <a:off x="11491" y="14272"/>
                          <a:ext cx="216" cy="192"/>
                        </a:xfrm>
                        <a:custGeom>
                          <a:avLst/>
                          <a:gdLst>
                            <a:gd name="T0" fmla="*/ 0 w 216"/>
                            <a:gd name="T1" fmla="*/ 13375 h 192"/>
                            <a:gd name="T2" fmla="*/ 3 w 216"/>
                            <a:gd name="T3" fmla="*/ 13334 h 192"/>
                            <a:gd name="T4" fmla="*/ 12 w 216"/>
                            <a:gd name="T5" fmla="*/ 13310 h 192"/>
                            <a:gd name="T6" fmla="*/ 29 w 216"/>
                            <a:gd name="T7" fmla="*/ 13291 h 192"/>
                            <a:gd name="T8" fmla="*/ 55 w 216"/>
                            <a:gd name="T9" fmla="*/ 13284 h 192"/>
                            <a:gd name="T10" fmla="*/ 82 w 216"/>
                            <a:gd name="T11" fmla="*/ 13294 h 192"/>
                            <a:gd name="T12" fmla="*/ 101 w 216"/>
                            <a:gd name="T13" fmla="*/ 13318 h 192"/>
                            <a:gd name="T14" fmla="*/ 111 w 216"/>
                            <a:gd name="T15" fmla="*/ 13298 h 192"/>
                            <a:gd name="T16" fmla="*/ 123 w 216"/>
                            <a:gd name="T17" fmla="*/ 13284 h 192"/>
                            <a:gd name="T18" fmla="*/ 137 w 216"/>
                            <a:gd name="T19" fmla="*/ 13277 h 192"/>
                            <a:gd name="T20" fmla="*/ 154 w 216"/>
                            <a:gd name="T21" fmla="*/ 13274 h 192"/>
                            <a:gd name="T22" fmla="*/ 183 w 216"/>
                            <a:gd name="T23" fmla="*/ 13282 h 192"/>
                            <a:gd name="T24" fmla="*/ 204 w 216"/>
                            <a:gd name="T25" fmla="*/ 13301 h 192"/>
                            <a:gd name="T26" fmla="*/ 216 w 216"/>
                            <a:gd name="T27" fmla="*/ 13332 h 192"/>
                            <a:gd name="T28" fmla="*/ 216 w 216"/>
                            <a:gd name="T29" fmla="*/ 13390 h 192"/>
                            <a:gd name="T30" fmla="*/ 0 w 216"/>
                            <a:gd name="T31" fmla="*/ 13466 h 192"/>
                            <a:gd name="T32" fmla="*/ 87 w 216"/>
                            <a:gd name="T33" fmla="*/ 13421 h 192"/>
                            <a:gd name="T34" fmla="*/ 87 w 216"/>
                            <a:gd name="T35" fmla="*/ 13368 h 192"/>
                            <a:gd name="T36" fmla="*/ 84 w 216"/>
                            <a:gd name="T37" fmla="*/ 13346 h 192"/>
                            <a:gd name="T38" fmla="*/ 70 w 216"/>
                            <a:gd name="T39" fmla="*/ 13332 h 192"/>
                            <a:gd name="T40" fmla="*/ 51 w 216"/>
                            <a:gd name="T41" fmla="*/ 13332 h 192"/>
                            <a:gd name="T42" fmla="*/ 39 w 216"/>
                            <a:gd name="T43" fmla="*/ 13344 h 192"/>
                            <a:gd name="T44" fmla="*/ 36 w 216"/>
                            <a:gd name="T45" fmla="*/ 13368 h 192"/>
                            <a:gd name="T46" fmla="*/ 36 w 216"/>
                            <a:gd name="T47" fmla="*/ 13421 h 192"/>
                            <a:gd name="T48" fmla="*/ 180 w 216"/>
                            <a:gd name="T49" fmla="*/ 13421 h 192"/>
                            <a:gd name="T50" fmla="*/ 180 w 216"/>
                            <a:gd name="T51" fmla="*/ 13356 h 192"/>
                            <a:gd name="T52" fmla="*/ 175 w 216"/>
                            <a:gd name="T53" fmla="*/ 13337 h 192"/>
                            <a:gd name="T54" fmla="*/ 163 w 216"/>
                            <a:gd name="T55" fmla="*/ 13322 h 192"/>
                            <a:gd name="T56" fmla="*/ 144 w 216"/>
                            <a:gd name="T57" fmla="*/ 13322 h 192"/>
                            <a:gd name="T58" fmla="*/ 130 w 216"/>
                            <a:gd name="T59" fmla="*/ 13332 h 192"/>
                            <a:gd name="T60" fmla="*/ 123 w 216"/>
                            <a:gd name="T61" fmla="*/ 13356 h 192"/>
                            <a:gd name="T62" fmla="*/ 123 w 216"/>
                            <a:gd name="T63" fmla="*/ 13421 h 192"/>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0" t="0" r="r" b="b"/>
                          <a:pathLst>
                            <a:path w="216" h="192">
                              <a:moveTo>
                                <a:pt x="0" y="-807"/>
                              </a:moveTo>
                              <a:lnTo>
                                <a:pt x="0" y="-898"/>
                              </a:lnTo>
                              <a:lnTo>
                                <a:pt x="0" y="-922"/>
                              </a:lnTo>
                              <a:lnTo>
                                <a:pt x="3" y="-939"/>
                              </a:lnTo>
                              <a:lnTo>
                                <a:pt x="5" y="-951"/>
                              </a:lnTo>
                              <a:lnTo>
                                <a:pt x="12" y="-963"/>
                              </a:lnTo>
                              <a:lnTo>
                                <a:pt x="19" y="-972"/>
                              </a:lnTo>
                              <a:lnTo>
                                <a:pt x="29" y="-982"/>
                              </a:lnTo>
                              <a:lnTo>
                                <a:pt x="41" y="-987"/>
                              </a:lnTo>
                              <a:lnTo>
                                <a:pt x="55" y="-989"/>
                              </a:lnTo>
                              <a:lnTo>
                                <a:pt x="70" y="-987"/>
                              </a:lnTo>
                              <a:lnTo>
                                <a:pt x="82" y="-979"/>
                              </a:lnTo>
                              <a:lnTo>
                                <a:pt x="94" y="-970"/>
                              </a:lnTo>
                              <a:lnTo>
                                <a:pt x="101" y="-955"/>
                              </a:lnTo>
                              <a:lnTo>
                                <a:pt x="106" y="-965"/>
                              </a:lnTo>
                              <a:lnTo>
                                <a:pt x="111" y="-975"/>
                              </a:lnTo>
                              <a:lnTo>
                                <a:pt x="115" y="-982"/>
                              </a:lnTo>
                              <a:lnTo>
                                <a:pt x="123" y="-989"/>
                              </a:lnTo>
                              <a:lnTo>
                                <a:pt x="130" y="-994"/>
                              </a:lnTo>
                              <a:lnTo>
                                <a:pt x="137" y="-996"/>
                              </a:lnTo>
                              <a:lnTo>
                                <a:pt x="144" y="-999"/>
                              </a:lnTo>
                              <a:lnTo>
                                <a:pt x="154" y="-999"/>
                              </a:lnTo>
                              <a:lnTo>
                                <a:pt x="168" y="-996"/>
                              </a:lnTo>
                              <a:lnTo>
                                <a:pt x="183" y="-991"/>
                              </a:lnTo>
                              <a:lnTo>
                                <a:pt x="195" y="-984"/>
                              </a:lnTo>
                              <a:lnTo>
                                <a:pt x="204" y="-972"/>
                              </a:lnTo>
                              <a:lnTo>
                                <a:pt x="211" y="-958"/>
                              </a:lnTo>
                              <a:lnTo>
                                <a:pt x="216" y="-941"/>
                              </a:lnTo>
                              <a:lnTo>
                                <a:pt x="216" y="-922"/>
                              </a:lnTo>
                              <a:lnTo>
                                <a:pt x="216" y="-883"/>
                              </a:lnTo>
                              <a:lnTo>
                                <a:pt x="216" y="-807"/>
                              </a:lnTo>
                              <a:lnTo>
                                <a:pt x="0" y="-807"/>
                              </a:lnTo>
                              <a:moveTo>
                                <a:pt x="36" y="-852"/>
                              </a:moveTo>
                              <a:lnTo>
                                <a:pt x="87" y="-852"/>
                              </a:lnTo>
                              <a:lnTo>
                                <a:pt x="87" y="-883"/>
                              </a:lnTo>
                              <a:lnTo>
                                <a:pt x="87" y="-905"/>
                              </a:lnTo>
                              <a:lnTo>
                                <a:pt x="87" y="-917"/>
                              </a:lnTo>
                              <a:lnTo>
                                <a:pt x="84" y="-927"/>
                              </a:lnTo>
                              <a:lnTo>
                                <a:pt x="77" y="-936"/>
                              </a:lnTo>
                              <a:lnTo>
                                <a:pt x="70" y="-941"/>
                              </a:lnTo>
                              <a:lnTo>
                                <a:pt x="60" y="-943"/>
                              </a:lnTo>
                              <a:lnTo>
                                <a:pt x="51" y="-941"/>
                              </a:lnTo>
                              <a:lnTo>
                                <a:pt x="43" y="-936"/>
                              </a:lnTo>
                              <a:lnTo>
                                <a:pt x="39" y="-929"/>
                              </a:lnTo>
                              <a:lnTo>
                                <a:pt x="36" y="-919"/>
                              </a:lnTo>
                              <a:lnTo>
                                <a:pt x="36" y="-905"/>
                              </a:lnTo>
                              <a:lnTo>
                                <a:pt x="36" y="-879"/>
                              </a:lnTo>
                              <a:lnTo>
                                <a:pt x="36" y="-852"/>
                              </a:lnTo>
                              <a:moveTo>
                                <a:pt x="123" y="-852"/>
                              </a:moveTo>
                              <a:lnTo>
                                <a:pt x="180" y="-852"/>
                              </a:lnTo>
                              <a:lnTo>
                                <a:pt x="180" y="-895"/>
                              </a:lnTo>
                              <a:lnTo>
                                <a:pt x="180" y="-917"/>
                              </a:lnTo>
                              <a:lnTo>
                                <a:pt x="180" y="-927"/>
                              </a:lnTo>
                              <a:lnTo>
                                <a:pt x="175" y="-936"/>
                              </a:lnTo>
                              <a:lnTo>
                                <a:pt x="171" y="-943"/>
                              </a:lnTo>
                              <a:lnTo>
                                <a:pt x="163" y="-951"/>
                              </a:lnTo>
                              <a:lnTo>
                                <a:pt x="151" y="-951"/>
                              </a:lnTo>
                              <a:lnTo>
                                <a:pt x="144" y="-951"/>
                              </a:lnTo>
                              <a:lnTo>
                                <a:pt x="135" y="-946"/>
                              </a:lnTo>
                              <a:lnTo>
                                <a:pt x="130" y="-941"/>
                              </a:lnTo>
                              <a:lnTo>
                                <a:pt x="125" y="-931"/>
                              </a:lnTo>
                              <a:lnTo>
                                <a:pt x="123" y="-917"/>
                              </a:lnTo>
                              <a:lnTo>
                                <a:pt x="123" y="-891"/>
                              </a:lnTo>
                              <a:lnTo>
                                <a:pt x="123" y="-852"/>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4720723E" id="Group 2540" o:spid="_x0000_s1026" style="position:absolute;margin-left:574.5pt;margin-top:663.65pt;width:10.95pt;height:9.75pt;z-index:-251649024;mso-position-horizontal-relative:page;mso-position-vertical-relative:page" coordorigin="11490,13273" coordsize="219,1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">
              <o:lock v:ext="edit" aspectratio="t"/>
              <v:shape id="AutoShape 2542" o:spid="_x0000_s1027" style="position:absolute;left:11491;top:13274;width:216;height:192;visibility:visible;mso-wrap-style:square;v-text-anchor:top" coordsize="216,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" path="m55,10l41,12,29,17,19,27r-7,9l5,48,3,60,,77,,192r216,l216,147r-180,l36,80,39,70r4,-7l51,58r9,-2l132,56r3,-3l144,48r69,l212,44r-111,l94,29,82,20,70,12,55,10xm132,56r-72,l70,58r7,5l84,72r3,10l87,147r36,l123,82r2,-14l130,58r2,-2xm213,48r-50,l171,56r4,7l180,72r,75l216,147r,-89l213,48xm154,l144,,130,5r-7,5l115,17r-4,7l101,44r111,l211,41,204,27,195,15,183,8,168,3,154,xe" fillcolor="#f48534" stroked="f">
                <v:fill opacity="26214f"/>
                <v:path o:connecttype="custom" o:connectlocs="55,13284;41,13286;29,13291;19,13301;12,13310;5,13322;3,13334;0,13351;0,13466;216,13466;216,13421;36,13421;36,13354;39,13344;43,13337;51,13332;60,13330;132,13330;135,13327;144,13322;213,13322;212,13318;101,13318;94,13303;82,13294;70,13286;55,13284;132,13330;60,13330;70,13332;77,13337;84,13346;87,13356;87,13421;123,13421;123,13356;125,13342;130,13332;132,13330;213,13322;163,13322;171,13330;175,13337;180,13346;180,13421;216,13421;216,13332;213,13322;154,13274;144,13274;130,13279;123,13284;115,13291;111,13298;101,13318;212,13318;211,13315;204,13301;195,13289;183,13282;168,13277;154,13274" o:connectangles="0,0,0,0,0,0,0,0,0,0,0,0,0,0,0,0,0,0,0,0,0,0,0,0,0,0,0,0,0,0,0,0,0,0,0,0,0,0,0,0,0,0,0,0,0,0,0,0,0,0,0,0,0,0,0,0,0,0,0,0,0,0"/>
                <o:lock v:ext="edit" aspectratio="t"/>
              </v:shape>
              <v:shape id="AutoShape 2541" o:spid="_x0000_s1028" style="position:absolute;left:11491;top:14272;width:216;height:192;visibility:visible;mso-wrap-style:square;v-text-anchor:top" coordsize="216,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" path="m,-807r,-91l,-922r3,-17l5,-951r7,-12l19,-972r10,-10l41,-987r14,-2l70,-987r12,8l94,-970r7,15l106,-965r5,-10l115,-982r8,-7l130,-994r7,-2l144,-999r10,l168,-996r15,5l195,-984r9,12l211,-958r5,17l216,-922r,39l216,-807,,-807t36,-45l87,-852r,-31l87,-905r,-12l84,-927r-7,-9l70,-941r-10,-2l51,-941r-8,5l39,-929r-3,10l36,-905r,26l36,-852t87,l180,-852r,-43l180,-917r,-10l175,-936r-4,-7l163,-951r-12,l144,-951r-9,5l130,-941r-5,10l123,-917r,26l123,-852e" filled="f" strokecolor="#f48534" strokeweight=".12pt">
                <v:path o:connecttype="custom" o:connectlocs="0,13375;3,13334;12,13310;29,13291;55,13284;82,13294;101,13318;111,13298;123,13284;137,13277;154,13274;183,13282;204,13301;216,13332;216,13390;0,13466;87,13421;87,13368;84,13346;70,13332;51,13332;39,13344;36,13368;36,13421;180,13421;180,13356;175,13337;163,13322;144,13322;130,13332;123,13356;123,13421" o:connectangles="0,0,0,0,0,0,0,0,0,0,0,0,0,0,0,0,0,0,0,0,0,0,0,0,0,0,0,0,0,0,0,0"/>
                <o:lock v:ext="edit" aspectratio="t"/>
              </v:shape>
              <w10:wrap anchorx="page" anchory="page"/>
            </v:group>
          </w:pict>
        </mc:Fallback>
      </mc:AlternateContent>
    </w:r>
    <w:r>
      <w:rPr>
        <w:noProof/>
        <w:lang w:val="en-US"/>
      </w:rPr>
      <mc:AlternateContent>
        <mc:Choice Requires="wpg">
          <w:drawing>
            <wp:anchor distT="0" distB="0" distL="114300" distR="114300" simplePos="0" relativeHeight="251668480" behindDoc="1" locked="0" layoutInCell="1" allowOverlap="1" wp14:anchorId="2C9920B9" wp14:editId="09892C75">
              <wp:simplePos x="0" y="0"/>
              <wp:positionH relativeFrom="page">
                <wp:posOffset>7296150</wp:posOffset>
              </wp:positionH>
              <wp:positionV relativeFrom="page">
                <wp:posOffset>8123555</wp:posOffset>
              </wp:positionV>
              <wp:extent cx="139065" cy="280670"/>
              <wp:effectExtent l="9525" t="8255" r="3810" b="6350"/>
              <wp:wrapNone/>
              <wp:docPr id="6" name="Group 253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280670"/>
                        <a:chOff x="11490" y="12793"/>
                        <a:chExt cx="219" cy="442"/>
                      </a:xfrm>
                    </wpg:grpSpPr>
                    <wps:wsp>
                      <wps:cNvPr id="7" name="AutoShape 2539"/>
                      <wps:cNvSpPr>
                        <a:spLocks noChangeAspect="1" noChangeArrowheads="1"/>
                      </wps:cNvSpPr>
                      <wps:spPr bwMode="auto">
                        <a:xfrm>
                          <a:off x="11491" y="12794"/>
                          <a:ext cx="216" cy="440"/>
                        </a:xfrm>
                        <a:custGeom>
                          <a:avLst/>
                          <a:gdLst>
                            <a:gd name="T0" fmla="*/ 175 w 216"/>
                            <a:gd name="T1" fmla="*/ 13056 h 440"/>
                            <a:gd name="T2" fmla="*/ 139 w 216"/>
                            <a:gd name="T3" fmla="*/ 13082 h 440"/>
                            <a:gd name="T4" fmla="*/ 120 w 216"/>
                            <a:gd name="T5" fmla="*/ 13106 h 440"/>
                            <a:gd name="T6" fmla="*/ 118 w 216"/>
                            <a:gd name="T7" fmla="*/ 13092 h 440"/>
                            <a:gd name="T8" fmla="*/ 101 w 216"/>
                            <a:gd name="T9" fmla="*/ 13061 h 440"/>
                            <a:gd name="T10" fmla="*/ 91 w 216"/>
                            <a:gd name="T11" fmla="*/ 13052 h 440"/>
                            <a:gd name="T12" fmla="*/ 91 w 216"/>
                            <a:gd name="T13" fmla="*/ 13188 h 440"/>
                            <a:gd name="T14" fmla="*/ 36 w 216"/>
                            <a:gd name="T15" fmla="*/ 13128 h 440"/>
                            <a:gd name="T16" fmla="*/ 41 w 216"/>
                            <a:gd name="T17" fmla="*/ 13106 h 440"/>
                            <a:gd name="T18" fmla="*/ 53 w 216"/>
                            <a:gd name="T19" fmla="*/ 13094 h 440"/>
                            <a:gd name="T20" fmla="*/ 87 w 216"/>
                            <a:gd name="T21" fmla="*/ 13104 h 440"/>
                            <a:gd name="T22" fmla="*/ 91 w 216"/>
                            <a:gd name="T23" fmla="*/ 13126 h 440"/>
                            <a:gd name="T24" fmla="*/ 84 w 216"/>
                            <a:gd name="T25" fmla="*/ 13049 h 440"/>
                            <a:gd name="T26" fmla="*/ 51 w 216"/>
                            <a:gd name="T27" fmla="*/ 13046 h 440"/>
                            <a:gd name="T28" fmla="*/ 34 w 216"/>
                            <a:gd name="T29" fmla="*/ 13051 h 440"/>
                            <a:gd name="T30" fmla="*/ 5 w 216"/>
                            <a:gd name="T31" fmla="*/ 13082 h 440"/>
                            <a:gd name="T32" fmla="*/ 0 w 216"/>
                            <a:gd name="T33" fmla="*/ 13135 h 440"/>
                            <a:gd name="T34" fmla="*/ 216 w 216"/>
                            <a:gd name="T35" fmla="*/ 13234 h 440"/>
                            <a:gd name="T36" fmla="*/ 127 w 216"/>
                            <a:gd name="T37" fmla="*/ 13188 h 440"/>
                            <a:gd name="T38" fmla="*/ 130 w 216"/>
                            <a:gd name="T39" fmla="*/ 13154 h 440"/>
                            <a:gd name="T40" fmla="*/ 137 w 216"/>
                            <a:gd name="T41" fmla="*/ 13140 h 440"/>
                            <a:gd name="T42" fmla="*/ 171 w 216"/>
                            <a:gd name="T43" fmla="*/ 13116 h 440"/>
                            <a:gd name="T44" fmla="*/ 216 w 216"/>
                            <a:gd name="T45" fmla="*/ 13082 h 440"/>
                            <a:gd name="T46" fmla="*/ 216 w 216"/>
                            <a:gd name="T47" fmla="*/ 12794 h 440"/>
                            <a:gd name="T48" fmla="*/ 132 w 216"/>
                            <a:gd name="T49" fmla="*/ 12878 h 440"/>
                            <a:gd name="T50" fmla="*/ 51 w 216"/>
                            <a:gd name="T51" fmla="*/ 12912 h 440"/>
                            <a:gd name="T52" fmla="*/ 132 w 216"/>
                            <a:gd name="T53" fmla="*/ 12830 h 440"/>
                            <a:gd name="T54" fmla="*/ 0 w 216"/>
                            <a:gd name="T55" fmla="*/ 12936 h 440"/>
                            <a:gd name="T56" fmla="*/ 216 w 216"/>
                            <a:gd name="T57" fmla="*/ 12977 h 440"/>
                            <a:gd name="T58" fmla="*/ 168 w 216"/>
                            <a:gd name="T59" fmla="*/ 12943 h 440"/>
                            <a:gd name="T60" fmla="*/ 168 w 216"/>
                            <a:gd name="T61" fmla="*/ 12864 h 440"/>
                            <a:gd name="T62" fmla="*/ 216 w 216"/>
                            <a:gd name="T63" fmla="*/ 12794 h 440"/>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0" t="0" r="r" b="b"/>
                          <a:pathLst>
                            <a:path w="216" h="440">
                              <a:moveTo>
                                <a:pt x="216" y="233"/>
                              </a:moveTo>
                              <a:lnTo>
                                <a:pt x="175" y="262"/>
                              </a:lnTo>
                              <a:lnTo>
                                <a:pt x="154" y="276"/>
                              </a:lnTo>
                              <a:lnTo>
                                <a:pt x="139" y="288"/>
                              </a:lnTo>
                              <a:lnTo>
                                <a:pt x="130" y="298"/>
                              </a:lnTo>
                              <a:lnTo>
                                <a:pt x="120" y="312"/>
                              </a:lnTo>
                              <a:lnTo>
                                <a:pt x="118" y="300"/>
                              </a:lnTo>
                              <a:lnTo>
                                <a:pt x="118" y="298"/>
                              </a:lnTo>
                              <a:lnTo>
                                <a:pt x="115" y="286"/>
                              </a:lnTo>
                              <a:lnTo>
                                <a:pt x="101" y="267"/>
                              </a:lnTo>
                              <a:lnTo>
                                <a:pt x="94" y="260"/>
                              </a:lnTo>
                              <a:lnTo>
                                <a:pt x="91" y="258"/>
                              </a:lnTo>
                              <a:lnTo>
                                <a:pt x="91" y="332"/>
                              </a:lnTo>
                              <a:lnTo>
                                <a:pt x="91" y="394"/>
                              </a:lnTo>
                              <a:lnTo>
                                <a:pt x="36" y="394"/>
                              </a:lnTo>
                              <a:lnTo>
                                <a:pt x="36" y="334"/>
                              </a:lnTo>
                              <a:lnTo>
                                <a:pt x="39" y="324"/>
                              </a:lnTo>
                              <a:lnTo>
                                <a:pt x="41" y="312"/>
                              </a:lnTo>
                              <a:lnTo>
                                <a:pt x="46" y="305"/>
                              </a:lnTo>
                              <a:lnTo>
                                <a:pt x="53" y="300"/>
                              </a:lnTo>
                              <a:lnTo>
                                <a:pt x="72" y="300"/>
                              </a:lnTo>
                              <a:lnTo>
                                <a:pt x="87" y="310"/>
                              </a:lnTo>
                              <a:lnTo>
                                <a:pt x="89" y="317"/>
                              </a:lnTo>
                              <a:lnTo>
                                <a:pt x="91" y="332"/>
                              </a:lnTo>
                              <a:lnTo>
                                <a:pt x="91" y="258"/>
                              </a:lnTo>
                              <a:lnTo>
                                <a:pt x="84" y="255"/>
                              </a:lnTo>
                              <a:lnTo>
                                <a:pt x="72" y="252"/>
                              </a:lnTo>
                              <a:lnTo>
                                <a:pt x="51" y="252"/>
                              </a:lnTo>
                              <a:lnTo>
                                <a:pt x="43" y="255"/>
                              </a:lnTo>
                              <a:lnTo>
                                <a:pt x="34" y="257"/>
                              </a:lnTo>
                              <a:lnTo>
                                <a:pt x="19" y="267"/>
                              </a:lnTo>
                              <a:lnTo>
                                <a:pt x="5" y="288"/>
                              </a:lnTo>
                              <a:lnTo>
                                <a:pt x="3" y="310"/>
                              </a:lnTo>
                              <a:lnTo>
                                <a:pt x="0" y="341"/>
                              </a:lnTo>
                              <a:lnTo>
                                <a:pt x="0" y="440"/>
                              </a:lnTo>
                              <a:lnTo>
                                <a:pt x="216" y="440"/>
                              </a:lnTo>
                              <a:lnTo>
                                <a:pt x="216" y="394"/>
                              </a:lnTo>
                              <a:lnTo>
                                <a:pt x="127" y="394"/>
                              </a:lnTo>
                              <a:lnTo>
                                <a:pt x="127" y="370"/>
                              </a:lnTo>
                              <a:lnTo>
                                <a:pt x="130" y="360"/>
                              </a:lnTo>
                              <a:lnTo>
                                <a:pt x="132" y="353"/>
                              </a:lnTo>
                              <a:lnTo>
                                <a:pt x="137" y="346"/>
                              </a:lnTo>
                              <a:lnTo>
                                <a:pt x="149" y="336"/>
                              </a:lnTo>
                              <a:lnTo>
                                <a:pt x="171" y="322"/>
                              </a:lnTo>
                              <a:lnTo>
                                <a:pt x="184" y="312"/>
                              </a:lnTo>
                              <a:lnTo>
                                <a:pt x="216" y="288"/>
                              </a:lnTo>
                              <a:lnTo>
                                <a:pt x="216" y="233"/>
                              </a:lnTo>
                              <a:moveTo>
                                <a:pt x="216" y="0"/>
                              </a:moveTo>
                              <a:lnTo>
                                <a:pt x="132" y="36"/>
                              </a:lnTo>
                              <a:lnTo>
                                <a:pt x="132" y="84"/>
                              </a:lnTo>
                              <a:lnTo>
                                <a:pt x="132" y="149"/>
                              </a:lnTo>
                              <a:lnTo>
                                <a:pt x="51" y="118"/>
                              </a:lnTo>
                              <a:lnTo>
                                <a:pt x="132" y="84"/>
                              </a:lnTo>
                              <a:lnTo>
                                <a:pt x="132" y="36"/>
                              </a:lnTo>
                              <a:lnTo>
                                <a:pt x="0" y="92"/>
                              </a:lnTo>
                              <a:lnTo>
                                <a:pt x="0" y="142"/>
                              </a:lnTo>
                              <a:lnTo>
                                <a:pt x="216" y="231"/>
                              </a:lnTo>
                              <a:lnTo>
                                <a:pt x="216" y="183"/>
                              </a:lnTo>
                              <a:lnTo>
                                <a:pt x="168" y="164"/>
                              </a:lnTo>
                              <a:lnTo>
                                <a:pt x="168" y="149"/>
                              </a:lnTo>
                              <a:lnTo>
                                <a:pt x="168" y="84"/>
                              </a:lnTo>
                              <a:lnTo>
                                <a:pt x="168" y="70"/>
                              </a:lnTo>
                              <a:lnTo>
                                <a:pt x="216" y="51"/>
                              </a:lnTo>
                              <a:lnTo>
                                <a:pt x="216" y="0"/>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 name="AutoShape 2538"/>
                      <wps:cNvSpPr>
                        <a:spLocks noChangeAspect="1" noChangeArrowheads="1"/>
                      </wps:cNvSpPr>
                      <wps:spPr bwMode="auto">
                        <a:xfrm>
                          <a:off x="11491" y="13792"/>
                          <a:ext cx="216" cy="440"/>
                        </a:xfrm>
                        <a:custGeom>
                          <a:avLst/>
                          <a:gdLst>
                            <a:gd name="T0" fmla="*/ 0 w 216"/>
                            <a:gd name="T1" fmla="*/ 13234 h 440"/>
                            <a:gd name="T2" fmla="*/ 3 w 216"/>
                            <a:gd name="T3" fmla="*/ 13104 h 440"/>
                            <a:gd name="T4" fmla="*/ 10 w 216"/>
                            <a:gd name="T5" fmla="*/ 13075 h 440"/>
                            <a:gd name="T6" fmla="*/ 19 w 216"/>
                            <a:gd name="T7" fmla="*/ 13061 h 440"/>
                            <a:gd name="T8" fmla="*/ 34 w 216"/>
                            <a:gd name="T9" fmla="*/ 13051 h 440"/>
                            <a:gd name="T10" fmla="*/ 51 w 216"/>
                            <a:gd name="T11" fmla="*/ 13046 h 440"/>
                            <a:gd name="T12" fmla="*/ 72 w 216"/>
                            <a:gd name="T13" fmla="*/ 13046 h 440"/>
                            <a:gd name="T14" fmla="*/ 94 w 216"/>
                            <a:gd name="T15" fmla="*/ 13054 h 440"/>
                            <a:gd name="T16" fmla="*/ 108 w 216"/>
                            <a:gd name="T17" fmla="*/ 13070 h 440"/>
                            <a:gd name="T18" fmla="*/ 118 w 216"/>
                            <a:gd name="T19" fmla="*/ 13092 h 440"/>
                            <a:gd name="T20" fmla="*/ 130 w 216"/>
                            <a:gd name="T21" fmla="*/ 13092 h 440"/>
                            <a:gd name="T22" fmla="*/ 154 w 216"/>
                            <a:gd name="T23" fmla="*/ 13070 h 440"/>
                            <a:gd name="T24" fmla="*/ 216 w 216"/>
                            <a:gd name="T25" fmla="*/ 13027 h 440"/>
                            <a:gd name="T26" fmla="*/ 171 w 216"/>
                            <a:gd name="T27" fmla="*/ 13116 h 440"/>
                            <a:gd name="T28" fmla="*/ 137 w 216"/>
                            <a:gd name="T29" fmla="*/ 13140 h 440"/>
                            <a:gd name="T30" fmla="*/ 130 w 216"/>
                            <a:gd name="T31" fmla="*/ 13154 h 440"/>
                            <a:gd name="T32" fmla="*/ 127 w 216"/>
                            <a:gd name="T33" fmla="*/ 13178 h 440"/>
                            <a:gd name="T34" fmla="*/ 216 w 216"/>
                            <a:gd name="T35" fmla="*/ 13188 h 440"/>
                            <a:gd name="T36" fmla="*/ 91 w 216"/>
                            <a:gd name="T37" fmla="*/ 13188 h 440"/>
                            <a:gd name="T38" fmla="*/ 91 w 216"/>
                            <a:gd name="T39" fmla="*/ 13126 h 440"/>
                            <a:gd name="T40" fmla="*/ 87 w 216"/>
                            <a:gd name="T41" fmla="*/ 13104 h 440"/>
                            <a:gd name="T42" fmla="*/ 72 w 216"/>
                            <a:gd name="T43" fmla="*/ 13094 h 440"/>
                            <a:gd name="T44" fmla="*/ 53 w 216"/>
                            <a:gd name="T45" fmla="*/ 13094 h 440"/>
                            <a:gd name="T46" fmla="*/ 41 w 216"/>
                            <a:gd name="T47" fmla="*/ 13106 h 440"/>
                            <a:gd name="T48" fmla="*/ 36 w 216"/>
                            <a:gd name="T49" fmla="*/ 13128 h 440"/>
                            <a:gd name="T50" fmla="*/ 36 w 216"/>
                            <a:gd name="T51" fmla="*/ 13188 h 440"/>
                            <a:gd name="T52" fmla="*/ 216 w 216"/>
                            <a:gd name="T53" fmla="*/ 12794 h 440"/>
                            <a:gd name="T54" fmla="*/ 168 w 216"/>
                            <a:gd name="T55" fmla="*/ 12864 h 440"/>
                            <a:gd name="T56" fmla="*/ 216 w 216"/>
                            <a:gd name="T57" fmla="*/ 12977 h 440"/>
                            <a:gd name="T58" fmla="*/ 0 w 216"/>
                            <a:gd name="T59" fmla="*/ 12936 h 440"/>
                            <a:gd name="T60" fmla="*/ 216 w 216"/>
                            <a:gd name="T61" fmla="*/ 12794 h 440"/>
                            <a:gd name="T62" fmla="*/ 51 w 216"/>
                            <a:gd name="T63" fmla="*/ 12912 h 440"/>
                            <a:gd name="T64" fmla="*/ 132 w 216"/>
                            <a:gd name="T65" fmla="*/ 12878 h 440"/>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0" t="0" r="r" b="b"/>
                          <a:pathLst>
                            <a:path w="216" h="440">
                              <a:moveTo>
                                <a:pt x="216" y="-559"/>
                              </a:moveTo>
                              <a:lnTo>
                                <a:pt x="0" y="-559"/>
                              </a:lnTo>
                              <a:lnTo>
                                <a:pt x="0" y="-658"/>
                              </a:lnTo>
                              <a:lnTo>
                                <a:pt x="3" y="-689"/>
                              </a:lnTo>
                              <a:lnTo>
                                <a:pt x="5" y="-711"/>
                              </a:lnTo>
                              <a:lnTo>
                                <a:pt x="10" y="-718"/>
                              </a:lnTo>
                              <a:lnTo>
                                <a:pt x="15" y="-725"/>
                              </a:lnTo>
                              <a:lnTo>
                                <a:pt x="19" y="-732"/>
                              </a:lnTo>
                              <a:lnTo>
                                <a:pt x="27" y="-737"/>
                              </a:lnTo>
                              <a:lnTo>
                                <a:pt x="34" y="-742"/>
                              </a:lnTo>
                              <a:lnTo>
                                <a:pt x="43" y="-744"/>
                              </a:lnTo>
                              <a:lnTo>
                                <a:pt x="51" y="-747"/>
                              </a:lnTo>
                              <a:lnTo>
                                <a:pt x="60" y="-747"/>
                              </a:lnTo>
                              <a:lnTo>
                                <a:pt x="72" y="-747"/>
                              </a:lnTo>
                              <a:lnTo>
                                <a:pt x="84" y="-744"/>
                              </a:lnTo>
                              <a:lnTo>
                                <a:pt x="94" y="-739"/>
                              </a:lnTo>
                              <a:lnTo>
                                <a:pt x="101" y="-732"/>
                              </a:lnTo>
                              <a:lnTo>
                                <a:pt x="108" y="-723"/>
                              </a:lnTo>
                              <a:lnTo>
                                <a:pt x="115" y="-713"/>
                              </a:lnTo>
                              <a:lnTo>
                                <a:pt x="118" y="-701"/>
                              </a:lnTo>
                              <a:lnTo>
                                <a:pt x="120" y="-687"/>
                              </a:lnTo>
                              <a:lnTo>
                                <a:pt x="130" y="-701"/>
                              </a:lnTo>
                              <a:lnTo>
                                <a:pt x="139" y="-711"/>
                              </a:lnTo>
                              <a:lnTo>
                                <a:pt x="154" y="-723"/>
                              </a:lnTo>
                              <a:lnTo>
                                <a:pt x="175" y="-737"/>
                              </a:lnTo>
                              <a:lnTo>
                                <a:pt x="216" y="-766"/>
                              </a:lnTo>
                              <a:lnTo>
                                <a:pt x="216" y="-711"/>
                              </a:lnTo>
                              <a:lnTo>
                                <a:pt x="171" y="-677"/>
                              </a:lnTo>
                              <a:lnTo>
                                <a:pt x="149" y="-663"/>
                              </a:lnTo>
                              <a:lnTo>
                                <a:pt x="137" y="-653"/>
                              </a:lnTo>
                              <a:lnTo>
                                <a:pt x="132" y="-646"/>
                              </a:lnTo>
                              <a:lnTo>
                                <a:pt x="130" y="-639"/>
                              </a:lnTo>
                              <a:lnTo>
                                <a:pt x="127" y="-629"/>
                              </a:lnTo>
                              <a:lnTo>
                                <a:pt x="127" y="-615"/>
                              </a:lnTo>
                              <a:lnTo>
                                <a:pt x="127" y="-605"/>
                              </a:lnTo>
                              <a:lnTo>
                                <a:pt x="216" y="-605"/>
                              </a:lnTo>
                              <a:lnTo>
                                <a:pt x="216" y="-559"/>
                              </a:lnTo>
                              <a:moveTo>
                                <a:pt x="91" y="-605"/>
                              </a:moveTo>
                              <a:lnTo>
                                <a:pt x="91" y="-639"/>
                              </a:lnTo>
                              <a:lnTo>
                                <a:pt x="91" y="-667"/>
                              </a:lnTo>
                              <a:lnTo>
                                <a:pt x="89" y="-682"/>
                              </a:lnTo>
                              <a:lnTo>
                                <a:pt x="87" y="-689"/>
                              </a:lnTo>
                              <a:lnTo>
                                <a:pt x="79" y="-694"/>
                              </a:lnTo>
                              <a:lnTo>
                                <a:pt x="72" y="-699"/>
                              </a:lnTo>
                              <a:lnTo>
                                <a:pt x="63" y="-699"/>
                              </a:lnTo>
                              <a:lnTo>
                                <a:pt x="53" y="-699"/>
                              </a:lnTo>
                              <a:lnTo>
                                <a:pt x="46" y="-694"/>
                              </a:lnTo>
                              <a:lnTo>
                                <a:pt x="41" y="-687"/>
                              </a:lnTo>
                              <a:lnTo>
                                <a:pt x="39" y="-675"/>
                              </a:lnTo>
                              <a:lnTo>
                                <a:pt x="36" y="-665"/>
                              </a:lnTo>
                              <a:lnTo>
                                <a:pt x="36" y="-641"/>
                              </a:lnTo>
                              <a:lnTo>
                                <a:pt x="36" y="-605"/>
                              </a:lnTo>
                              <a:lnTo>
                                <a:pt x="91" y="-605"/>
                              </a:lnTo>
                              <a:moveTo>
                                <a:pt x="216" y="-999"/>
                              </a:moveTo>
                              <a:lnTo>
                                <a:pt x="216" y="-948"/>
                              </a:lnTo>
                              <a:lnTo>
                                <a:pt x="168" y="-929"/>
                              </a:lnTo>
                              <a:lnTo>
                                <a:pt x="168" y="-835"/>
                              </a:lnTo>
                              <a:lnTo>
                                <a:pt x="216" y="-816"/>
                              </a:lnTo>
                              <a:lnTo>
                                <a:pt x="216" y="-768"/>
                              </a:lnTo>
                              <a:lnTo>
                                <a:pt x="0" y="-857"/>
                              </a:lnTo>
                              <a:lnTo>
                                <a:pt x="0" y="-907"/>
                              </a:lnTo>
                              <a:lnTo>
                                <a:pt x="216" y="-999"/>
                              </a:lnTo>
                              <a:moveTo>
                                <a:pt x="132" y="-915"/>
                              </a:moveTo>
                              <a:lnTo>
                                <a:pt x="51" y="-881"/>
                              </a:lnTo>
                              <a:lnTo>
                                <a:pt x="132" y="-850"/>
                              </a:lnTo>
                              <a:lnTo>
                                <a:pt x="132" y="-915"/>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5A65F4F2" id="Group 2537" o:spid="_x0000_s1026" style="position:absolute;margin-left:574.5pt;margin-top:639.65pt;width:10.95pt;height:22.1pt;z-index:-251648000;mso-position-horizontal-relative:page;mso-position-vertical-relative:page" coordorigin="11490,12793" coordsize="219,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">
              <o:lock v:ext="edit" aspectratio="t"/>
              <v:shape id="AutoShape 2539" o:spid="_x0000_s1027" style="position:absolute;left:11491;top:12794;width:216;height:440;visibility:visible;mso-wrap-style:square;v-text-anchor:top" coordsize="2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" path="m216,233r-41,29l154,276r-15,12l130,298r-10,14l118,300r,-2l115,286,101,267r-7,-7l91,258r,74l91,394r-55,l36,334r3,-10l41,312r5,-7l53,300r19,l87,310r2,7l91,332r,-74l84,255,72,252r-21,l43,255r-9,2l19,267,5,288,3,310,,341r,99l216,440r,-46l127,394r,-24l130,360r2,-7l137,346r12,-10l171,322r13,-10l216,288r,-55m216,l132,36r,48l132,149,51,118,132,84r,-48l,92r,50l216,231r,-48l168,164r,-15l168,84r,-14l216,51,216,e" fillcolor="#f48534" stroked="f">
                <v:fill opacity="26214f"/>
                <v:path o:connecttype="custom" o:connectlocs="175,13056;139,13082;120,13106;118,13092;101,13061;91,13052;91,13188;36,13128;41,13106;53,13094;87,13104;91,13126;84,13049;51,13046;34,13051;5,13082;0,13135;216,13234;127,13188;130,13154;137,13140;171,13116;216,13082;216,12794;132,12878;51,12912;132,12830;0,12936;216,12977;168,12943;168,12864;216,12794" o:connectangles="0,0,0,0,0,0,0,0,0,0,0,0,0,0,0,0,0,0,0,0,0,0,0,0,0,0,0,0,0,0,0,0"/>
                <o:lock v:ext="edit" aspectratio="t"/>
              </v:shape>
              <v:shape id="AutoShape 2538" o:spid="_x0000_s1028" style="position:absolute;left:11491;top:13792;width:216;height:440;visibility:visible;mso-wrap-style:square;v-text-anchor:top" coordsize="2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" path="m216,-559l,-559r,-99l3,-689r2,-22l10,-718r5,-7l19,-732r8,-5l34,-742r9,-2l51,-747r9,l72,-747r12,3l94,-739r7,7l108,-723r7,10l118,-701r2,14l130,-701r9,-10l154,-723r21,-14l216,-766r,55l171,-677r-22,14l137,-653r-5,7l130,-639r-3,10l127,-615r,10l216,-605r,46m91,-605r,-34l91,-667r-2,-15l87,-689r-8,-5l72,-699r-9,l53,-699r-7,5l41,-687r-2,12l36,-665r,24l36,-605r55,m216,-999r,51l168,-929r,94l216,-816r,48l,-857r,-50l216,-999t-84,84l51,-881r81,31l132,-915e" filled="f" strokecolor="#f48534" strokeweight=".12pt">
                <v:path o:connecttype="custom" o:connectlocs="0,13234;3,13104;10,13075;19,13061;34,13051;51,13046;72,13046;94,13054;108,13070;118,13092;130,13092;154,13070;216,13027;171,13116;137,13140;130,13154;127,13178;216,13188;91,13188;91,13126;87,13104;72,13094;53,13094;41,13106;36,13128;36,13188;216,12794;168,12864;216,12977;0,12936;216,12794;51,12912;132,12878" o:connectangles="0,0,0,0,0,0,0,0,0,0,0,0,0,0,0,0,0,0,0,0,0,0,0,0,0,0,0,0,0,0,0,0,0"/>
                <o:lock v:ext="edit" aspectratio="t"/>
              </v:shape>
              <w10:wrap anchorx="page" anchory="page"/>
            </v:group>
          </w:pict>
        </mc:Fallback>
      </mc:AlternateContent>
    </w:r>
    <w:r>
      <w:rPr>
        <w:noProof/>
        <w:lang w:val="en-US"/>
      </w:rPr>
      <mc:AlternateContent>
        <mc:Choice Requires="wpg">
          <w:drawing>
            <wp:anchor distT="0" distB="0" distL="114300" distR="114300" simplePos="0" relativeHeight="251669504" behindDoc="1" locked="0" layoutInCell="1" allowOverlap="1" wp14:anchorId="6E7B3069" wp14:editId="06FD16EC">
              <wp:simplePos x="0" y="0"/>
              <wp:positionH relativeFrom="page">
                <wp:posOffset>7296150</wp:posOffset>
              </wp:positionH>
              <wp:positionV relativeFrom="page">
                <wp:posOffset>7846060</wp:posOffset>
              </wp:positionV>
              <wp:extent cx="139065" cy="262255"/>
              <wp:effectExtent l="9525" t="16510" r="3810" b="6985"/>
              <wp:wrapNone/>
              <wp:docPr id="3" name="Group 253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262255"/>
                        <a:chOff x="11490" y="12356"/>
                        <a:chExt cx="219" cy="413"/>
                      </a:xfrm>
                    </wpg:grpSpPr>
                    <wps:wsp>
                      <wps:cNvPr id="4" name="AutoShape 2536"/>
                      <wps:cNvSpPr>
                        <a:spLocks noChangeAspect="1" noChangeArrowheads="1"/>
                      </wps:cNvSpPr>
                      <wps:spPr bwMode="auto">
                        <a:xfrm>
                          <a:off x="11491" y="12357"/>
                          <a:ext cx="216" cy="411"/>
                        </a:xfrm>
                        <a:custGeom>
                          <a:avLst/>
                          <a:gdLst>
                            <a:gd name="T0" fmla="*/ 216 w 216"/>
                            <a:gd name="T1" fmla="*/ 12562 h 411"/>
                            <a:gd name="T2" fmla="*/ 175 w 216"/>
                            <a:gd name="T3" fmla="*/ 12590 h 411"/>
                            <a:gd name="T4" fmla="*/ 154 w 216"/>
                            <a:gd name="T5" fmla="*/ 12605 h 411"/>
                            <a:gd name="T6" fmla="*/ 139 w 216"/>
                            <a:gd name="T7" fmla="*/ 12617 h 411"/>
                            <a:gd name="T8" fmla="*/ 130 w 216"/>
                            <a:gd name="T9" fmla="*/ 12626 h 411"/>
                            <a:gd name="T10" fmla="*/ 120 w 216"/>
                            <a:gd name="T11" fmla="*/ 12641 h 411"/>
                            <a:gd name="T12" fmla="*/ 118 w 216"/>
                            <a:gd name="T13" fmla="*/ 12629 h 411"/>
                            <a:gd name="T14" fmla="*/ 118 w 216"/>
                            <a:gd name="T15" fmla="*/ 12626 h 411"/>
                            <a:gd name="T16" fmla="*/ 115 w 216"/>
                            <a:gd name="T17" fmla="*/ 12614 h 411"/>
                            <a:gd name="T18" fmla="*/ 101 w 216"/>
                            <a:gd name="T19" fmla="*/ 12595 h 411"/>
                            <a:gd name="T20" fmla="*/ 94 w 216"/>
                            <a:gd name="T21" fmla="*/ 12588 h 411"/>
                            <a:gd name="T22" fmla="*/ 91 w 216"/>
                            <a:gd name="T23" fmla="*/ 12587 h 411"/>
                            <a:gd name="T24" fmla="*/ 91 w 216"/>
                            <a:gd name="T25" fmla="*/ 12660 h 411"/>
                            <a:gd name="T26" fmla="*/ 91 w 216"/>
                            <a:gd name="T27" fmla="*/ 12722 h 411"/>
                            <a:gd name="T28" fmla="*/ 36 w 216"/>
                            <a:gd name="T29" fmla="*/ 12722 h 411"/>
                            <a:gd name="T30" fmla="*/ 36 w 216"/>
                            <a:gd name="T31" fmla="*/ 12662 h 411"/>
                            <a:gd name="T32" fmla="*/ 41 w 216"/>
                            <a:gd name="T33" fmla="*/ 12643 h 411"/>
                            <a:gd name="T34" fmla="*/ 46 w 216"/>
                            <a:gd name="T35" fmla="*/ 12634 h 411"/>
                            <a:gd name="T36" fmla="*/ 53 w 216"/>
                            <a:gd name="T37" fmla="*/ 12629 h 411"/>
                            <a:gd name="T38" fmla="*/ 72 w 216"/>
                            <a:gd name="T39" fmla="*/ 12629 h 411"/>
                            <a:gd name="T40" fmla="*/ 87 w 216"/>
                            <a:gd name="T41" fmla="*/ 12638 h 411"/>
                            <a:gd name="T42" fmla="*/ 89 w 216"/>
                            <a:gd name="T43" fmla="*/ 12646 h 411"/>
                            <a:gd name="T44" fmla="*/ 91 w 216"/>
                            <a:gd name="T45" fmla="*/ 12660 h 411"/>
                            <a:gd name="T46" fmla="*/ 91 w 216"/>
                            <a:gd name="T47" fmla="*/ 12587 h 411"/>
                            <a:gd name="T48" fmla="*/ 84 w 216"/>
                            <a:gd name="T49" fmla="*/ 12583 h 411"/>
                            <a:gd name="T50" fmla="*/ 72 w 216"/>
                            <a:gd name="T51" fmla="*/ 12581 h 411"/>
                            <a:gd name="T52" fmla="*/ 51 w 216"/>
                            <a:gd name="T53" fmla="*/ 12581 h 411"/>
                            <a:gd name="T54" fmla="*/ 43 w 216"/>
                            <a:gd name="T55" fmla="*/ 12583 h 411"/>
                            <a:gd name="T56" fmla="*/ 34 w 216"/>
                            <a:gd name="T57" fmla="*/ 12586 h 411"/>
                            <a:gd name="T58" fmla="*/ 19 w 216"/>
                            <a:gd name="T59" fmla="*/ 12595 h 411"/>
                            <a:gd name="T60" fmla="*/ 5 w 216"/>
                            <a:gd name="T61" fmla="*/ 12617 h 411"/>
                            <a:gd name="T62" fmla="*/ 3 w 216"/>
                            <a:gd name="T63" fmla="*/ 12638 h 411"/>
                            <a:gd name="T64" fmla="*/ 0 w 216"/>
                            <a:gd name="T65" fmla="*/ 12672 h 411"/>
                            <a:gd name="T66" fmla="*/ 0 w 216"/>
                            <a:gd name="T67" fmla="*/ 12768 h 411"/>
                            <a:gd name="T68" fmla="*/ 216 w 216"/>
                            <a:gd name="T69" fmla="*/ 12768 h 411"/>
                            <a:gd name="T70" fmla="*/ 216 w 216"/>
                            <a:gd name="T71" fmla="*/ 12722 h 411"/>
                            <a:gd name="T72" fmla="*/ 127 w 216"/>
                            <a:gd name="T73" fmla="*/ 12722 h 411"/>
                            <a:gd name="T74" fmla="*/ 127 w 216"/>
                            <a:gd name="T75" fmla="*/ 12698 h 411"/>
                            <a:gd name="T76" fmla="*/ 130 w 216"/>
                            <a:gd name="T77" fmla="*/ 12689 h 411"/>
                            <a:gd name="T78" fmla="*/ 132 w 216"/>
                            <a:gd name="T79" fmla="*/ 12682 h 411"/>
                            <a:gd name="T80" fmla="*/ 137 w 216"/>
                            <a:gd name="T81" fmla="*/ 12674 h 411"/>
                            <a:gd name="T82" fmla="*/ 149 w 216"/>
                            <a:gd name="T83" fmla="*/ 12667 h 411"/>
                            <a:gd name="T84" fmla="*/ 171 w 216"/>
                            <a:gd name="T85" fmla="*/ 12650 h 411"/>
                            <a:gd name="T86" fmla="*/ 184 w 216"/>
                            <a:gd name="T87" fmla="*/ 12641 h 411"/>
                            <a:gd name="T88" fmla="*/ 216 w 216"/>
                            <a:gd name="T89" fmla="*/ 12617 h 411"/>
                            <a:gd name="T90" fmla="*/ 216 w 216"/>
                            <a:gd name="T91" fmla="*/ 12562 h 411"/>
                            <a:gd name="T92" fmla="*/ 216 w 216"/>
                            <a:gd name="T93" fmla="*/ 12442 h 411"/>
                            <a:gd name="T94" fmla="*/ 125 w 216"/>
                            <a:gd name="T95" fmla="*/ 12442 h 411"/>
                            <a:gd name="T96" fmla="*/ 0 w 216"/>
                            <a:gd name="T97" fmla="*/ 12358 h 411"/>
                            <a:gd name="T98" fmla="*/ 0 w 216"/>
                            <a:gd name="T99" fmla="*/ 12410 h 411"/>
                            <a:gd name="T100" fmla="*/ 87 w 216"/>
                            <a:gd name="T101" fmla="*/ 12463 h 411"/>
                            <a:gd name="T102" fmla="*/ 0 w 216"/>
                            <a:gd name="T103" fmla="*/ 12518 h 411"/>
                            <a:gd name="T104" fmla="*/ 0 w 216"/>
                            <a:gd name="T105" fmla="*/ 12574 h 411"/>
                            <a:gd name="T106" fmla="*/ 125 w 216"/>
                            <a:gd name="T107" fmla="*/ 12487 h 411"/>
                            <a:gd name="T108" fmla="*/ 216 w 216"/>
                            <a:gd name="T109" fmla="*/ 12487 h 411"/>
                            <a:gd name="T110" fmla="*/ 216 w 216"/>
                            <a:gd name="T111" fmla="*/ 12442 h 411"/>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Lst>
                          <a:ahLst/>
                          <a:cxnLst>
                            <a:cxn ang="T112">
                              <a:pos x="T0" y="T1"/>
                            </a:cxn>
                            <a:cxn ang="T113">
                              <a:pos x="T2" y="T3"/>
                            </a:cxn>
                            <a:cxn ang="T114">
                              <a:pos x="T4" y="T5"/>
                            </a:cxn>
                            <a:cxn ang="T115">
                              <a:pos x="T6" y="T7"/>
                            </a:cxn>
                            <a:cxn ang="T116">
                              <a:pos x="T8" y="T9"/>
                            </a:cxn>
                            <a:cxn ang="T117">
                              <a:pos x="T10" y="T11"/>
                            </a:cxn>
                            <a:cxn ang="T118">
                              <a:pos x="T12" y="T13"/>
                            </a:cxn>
                            <a:cxn ang="T119">
                              <a:pos x="T14" y="T15"/>
                            </a:cxn>
                            <a:cxn ang="T120">
                              <a:pos x="T16" y="T17"/>
                            </a:cxn>
                            <a:cxn ang="T121">
                              <a:pos x="T18" y="T19"/>
                            </a:cxn>
                            <a:cxn ang="T122">
                              <a:pos x="T20" y="T21"/>
                            </a:cxn>
                            <a:cxn ang="T123">
                              <a:pos x="T22" y="T23"/>
                            </a:cxn>
                            <a:cxn ang="T124">
                              <a:pos x="T24" y="T25"/>
                            </a:cxn>
                            <a:cxn ang="T125">
                              <a:pos x="T26" y="T27"/>
                            </a:cxn>
                            <a:cxn ang="T126">
                              <a:pos x="T28" y="T29"/>
                            </a:cxn>
                            <a:cxn ang="T127">
                              <a:pos x="T30" y="T31"/>
                            </a:cxn>
                            <a:cxn ang="T128">
                              <a:pos x="T32" y="T33"/>
                            </a:cxn>
                            <a:cxn ang="T129">
                              <a:pos x="T34" y="T35"/>
                            </a:cxn>
                            <a:cxn ang="T130">
                              <a:pos x="T36" y="T37"/>
                            </a:cxn>
                            <a:cxn ang="T131">
                              <a:pos x="T38" y="T39"/>
                            </a:cxn>
                            <a:cxn ang="T132">
                              <a:pos x="T40" y="T41"/>
                            </a:cxn>
                            <a:cxn ang="T133">
                              <a:pos x="T42" y="T43"/>
                            </a:cxn>
                            <a:cxn ang="T134">
                              <a:pos x="T44" y="T45"/>
                            </a:cxn>
                            <a:cxn ang="T135">
                              <a:pos x="T46" y="T47"/>
                            </a:cxn>
                            <a:cxn ang="T136">
                              <a:pos x="T48" y="T49"/>
                            </a:cxn>
                            <a:cxn ang="T137">
                              <a:pos x="T50" y="T51"/>
                            </a:cxn>
                            <a:cxn ang="T138">
                              <a:pos x="T52" y="T53"/>
                            </a:cxn>
                            <a:cxn ang="T139">
                              <a:pos x="T54" y="T55"/>
                            </a:cxn>
                            <a:cxn ang="T140">
                              <a:pos x="T56" y="T57"/>
                            </a:cxn>
                            <a:cxn ang="T141">
                              <a:pos x="T58" y="T59"/>
                            </a:cxn>
                            <a:cxn ang="T142">
                              <a:pos x="T60" y="T61"/>
                            </a:cxn>
                            <a:cxn ang="T143">
                              <a:pos x="T62" y="T63"/>
                            </a:cxn>
                            <a:cxn ang="T144">
                              <a:pos x="T64" y="T65"/>
                            </a:cxn>
                            <a:cxn ang="T145">
                              <a:pos x="T66" y="T67"/>
                            </a:cxn>
                            <a:cxn ang="T146">
                              <a:pos x="T68" y="T69"/>
                            </a:cxn>
                            <a:cxn ang="T147">
                              <a:pos x="T70" y="T71"/>
                            </a:cxn>
                            <a:cxn ang="T148">
                              <a:pos x="T72" y="T73"/>
                            </a:cxn>
                            <a:cxn ang="T149">
                              <a:pos x="T74" y="T75"/>
                            </a:cxn>
                            <a:cxn ang="T150">
                              <a:pos x="T76" y="T77"/>
                            </a:cxn>
                            <a:cxn ang="T151">
                              <a:pos x="T78" y="T79"/>
                            </a:cxn>
                            <a:cxn ang="T152">
                              <a:pos x="T80" y="T81"/>
                            </a:cxn>
                            <a:cxn ang="T153">
                              <a:pos x="T82" y="T83"/>
                            </a:cxn>
                            <a:cxn ang="T154">
                              <a:pos x="T84" y="T85"/>
                            </a:cxn>
                            <a:cxn ang="T155">
                              <a:pos x="T86" y="T87"/>
                            </a:cxn>
                            <a:cxn ang="T156">
                              <a:pos x="T88" y="T89"/>
                            </a:cxn>
                            <a:cxn ang="T157">
                              <a:pos x="T90" y="T91"/>
                            </a:cxn>
                            <a:cxn ang="T158">
                              <a:pos x="T92" y="T93"/>
                            </a:cxn>
                            <a:cxn ang="T159">
                              <a:pos x="T94" y="T95"/>
                            </a:cxn>
                            <a:cxn ang="T160">
                              <a:pos x="T96" y="T97"/>
                            </a:cxn>
                            <a:cxn ang="T161">
                              <a:pos x="T98" y="T99"/>
                            </a:cxn>
                            <a:cxn ang="T162">
                              <a:pos x="T100" y="T101"/>
                            </a:cxn>
                            <a:cxn ang="T163">
                              <a:pos x="T102" y="T103"/>
                            </a:cxn>
                            <a:cxn ang="T164">
                              <a:pos x="T104" y="T105"/>
                            </a:cxn>
                            <a:cxn ang="T165">
                              <a:pos x="T106" y="T107"/>
                            </a:cxn>
                            <a:cxn ang="T166">
                              <a:pos x="T108" y="T109"/>
                            </a:cxn>
                            <a:cxn ang="T167">
                              <a:pos x="T110" y="T111"/>
                            </a:cxn>
                          </a:cxnLst>
                          <a:rect l="0" t="0" r="r" b="b"/>
                          <a:pathLst>
                            <a:path w="216" h="411">
                              <a:moveTo>
                                <a:pt x="216" y="204"/>
                              </a:moveTo>
                              <a:lnTo>
                                <a:pt x="175" y="232"/>
                              </a:lnTo>
                              <a:lnTo>
                                <a:pt x="154" y="247"/>
                              </a:lnTo>
                              <a:lnTo>
                                <a:pt x="139" y="259"/>
                              </a:lnTo>
                              <a:lnTo>
                                <a:pt x="130" y="268"/>
                              </a:lnTo>
                              <a:lnTo>
                                <a:pt x="120" y="283"/>
                              </a:lnTo>
                              <a:lnTo>
                                <a:pt x="118" y="271"/>
                              </a:lnTo>
                              <a:lnTo>
                                <a:pt x="118" y="268"/>
                              </a:lnTo>
                              <a:lnTo>
                                <a:pt x="115" y="256"/>
                              </a:lnTo>
                              <a:lnTo>
                                <a:pt x="101" y="237"/>
                              </a:lnTo>
                              <a:lnTo>
                                <a:pt x="94" y="230"/>
                              </a:lnTo>
                              <a:lnTo>
                                <a:pt x="91" y="229"/>
                              </a:lnTo>
                              <a:lnTo>
                                <a:pt x="91" y="302"/>
                              </a:lnTo>
                              <a:lnTo>
                                <a:pt x="91" y="364"/>
                              </a:lnTo>
                              <a:lnTo>
                                <a:pt x="36" y="364"/>
                              </a:lnTo>
                              <a:lnTo>
                                <a:pt x="36" y="304"/>
                              </a:lnTo>
                              <a:lnTo>
                                <a:pt x="41" y="285"/>
                              </a:lnTo>
                              <a:lnTo>
                                <a:pt x="46" y="276"/>
                              </a:lnTo>
                              <a:lnTo>
                                <a:pt x="53" y="271"/>
                              </a:lnTo>
                              <a:lnTo>
                                <a:pt x="72" y="271"/>
                              </a:lnTo>
                              <a:lnTo>
                                <a:pt x="87" y="280"/>
                              </a:lnTo>
                              <a:lnTo>
                                <a:pt x="89" y="288"/>
                              </a:lnTo>
                              <a:lnTo>
                                <a:pt x="91" y="302"/>
                              </a:lnTo>
                              <a:lnTo>
                                <a:pt x="91" y="229"/>
                              </a:lnTo>
                              <a:lnTo>
                                <a:pt x="84" y="225"/>
                              </a:lnTo>
                              <a:lnTo>
                                <a:pt x="72" y="223"/>
                              </a:lnTo>
                              <a:lnTo>
                                <a:pt x="51" y="223"/>
                              </a:lnTo>
                              <a:lnTo>
                                <a:pt x="43" y="225"/>
                              </a:lnTo>
                              <a:lnTo>
                                <a:pt x="34" y="228"/>
                              </a:lnTo>
                              <a:lnTo>
                                <a:pt x="19" y="237"/>
                              </a:lnTo>
                              <a:lnTo>
                                <a:pt x="5" y="259"/>
                              </a:lnTo>
                              <a:lnTo>
                                <a:pt x="3" y="280"/>
                              </a:lnTo>
                              <a:lnTo>
                                <a:pt x="0" y="314"/>
                              </a:lnTo>
                              <a:lnTo>
                                <a:pt x="0" y="410"/>
                              </a:lnTo>
                              <a:lnTo>
                                <a:pt x="216" y="410"/>
                              </a:lnTo>
                              <a:lnTo>
                                <a:pt x="216" y="364"/>
                              </a:lnTo>
                              <a:lnTo>
                                <a:pt x="127" y="364"/>
                              </a:lnTo>
                              <a:lnTo>
                                <a:pt x="127" y="340"/>
                              </a:lnTo>
                              <a:lnTo>
                                <a:pt x="130" y="331"/>
                              </a:lnTo>
                              <a:lnTo>
                                <a:pt x="132" y="324"/>
                              </a:lnTo>
                              <a:lnTo>
                                <a:pt x="137" y="316"/>
                              </a:lnTo>
                              <a:lnTo>
                                <a:pt x="149" y="309"/>
                              </a:lnTo>
                              <a:lnTo>
                                <a:pt x="171" y="292"/>
                              </a:lnTo>
                              <a:lnTo>
                                <a:pt x="184" y="283"/>
                              </a:lnTo>
                              <a:lnTo>
                                <a:pt x="216" y="259"/>
                              </a:lnTo>
                              <a:lnTo>
                                <a:pt x="216" y="204"/>
                              </a:lnTo>
                              <a:moveTo>
                                <a:pt x="216" y="84"/>
                              </a:moveTo>
                              <a:lnTo>
                                <a:pt x="125" y="84"/>
                              </a:lnTo>
                              <a:lnTo>
                                <a:pt x="0" y="0"/>
                              </a:lnTo>
                              <a:lnTo>
                                <a:pt x="0" y="52"/>
                              </a:lnTo>
                              <a:lnTo>
                                <a:pt x="87" y="105"/>
                              </a:lnTo>
                              <a:lnTo>
                                <a:pt x="0" y="160"/>
                              </a:lnTo>
                              <a:lnTo>
                                <a:pt x="0" y="216"/>
                              </a:lnTo>
                              <a:lnTo>
                                <a:pt x="125" y="129"/>
                              </a:lnTo>
                              <a:lnTo>
                                <a:pt x="216" y="129"/>
                              </a:lnTo>
                              <a:lnTo>
                                <a:pt x="216" y="84"/>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 name="AutoShape 2535"/>
                      <wps:cNvSpPr>
                        <a:spLocks noChangeAspect="1" noChangeArrowheads="1"/>
                      </wps:cNvSpPr>
                      <wps:spPr bwMode="auto">
                        <a:xfrm>
                          <a:off x="11491" y="13356"/>
                          <a:ext cx="216" cy="411"/>
                        </a:xfrm>
                        <a:custGeom>
                          <a:avLst/>
                          <a:gdLst>
                            <a:gd name="T0" fmla="*/ 216 w 216"/>
                            <a:gd name="T1" fmla="*/ 12768 h 411"/>
                            <a:gd name="T2" fmla="*/ 0 w 216"/>
                            <a:gd name="T3" fmla="*/ 12768 h 411"/>
                            <a:gd name="T4" fmla="*/ 0 w 216"/>
                            <a:gd name="T5" fmla="*/ 12672 h 411"/>
                            <a:gd name="T6" fmla="*/ 3 w 216"/>
                            <a:gd name="T7" fmla="*/ 12638 h 411"/>
                            <a:gd name="T8" fmla="*/ 5 w 216"/>
                            <a:gd name="T9" fmla="*/ 12617 h 411"/>
                            <a:gd name="T10" fmla="*/ 10 w 216"/>
                            <a:gd name="T11" fmla="*/ 12610 h 411"/>
                            <a:gd name="T12" fmla="*/ 15 w 216"/>
                            <a:gd name="T13" fmla="*/ 12602 h 411"/>
                            <a:gd name="T14" fmla="*/ 19 w 216"/>
                            <a:gd name="T15" fmla="*/ 12595 h 411"/>
                            <a:gd name="T16" fmla="*/ 27 w 216"/>
                            <a:gd name="T17" fmla="*/ 12590 h 411"/>
                            <a:gd name="T18" fmla="*/ 34 w 216"/>
                            <a:gd name="T19" fmla="*/ 12586 h 411"/>
                            <a:gd name="T20" fmla="*/ 43 w 216"/>
                            <a:gd name="T21" fmla="*/ 12583 h 411"/>
                            <a:gd name="T22" fmla="*/ 51 w 216"/>
                            <a:gd name="T23" fmla="*/ 12581 h 411"/>
                            <a:gd name="T24" fmla="*/ 60 w 216"/>
                            <a:gd name="T25" fmla="*/ 12581 h 411"/>
                            <a:gd name="T26" fmla="*/ 72 w 216"/>
                            <a:gd name="T27" fmla="*/ 12581 h 411"/>
                            <a:gd name="T28" fmla="*/ 84 w 216"/>
                            <a:gd name="T29" fmla="*/ 12583 h 411"/>
                            <a:gd name="T30" fmla="*/ 94 w 216"/>
                            <a:gd name="T31" fmla="*/ 12588 h 411"/>
                            <a:gd name="T32" fmla="*/ 101 w 216"/>
                            <a:gd name="T33" fmla="*/ 12595 h 411"/>
                            <a:gd name="T34" fmla="*/ 108 w 216"/>
                            <a:gd name="T35" fmla="*/ 12605 h 411"/>
                            <a:gd name="T36" fmla="*/ 115 w 216"/>
                            <a:gd name="T37" fmla="*/ 12614 h 411"/>
                            <a:gd name="T38" fmla="*/ 118 w 216"/>
                            <a:gd name="T39" fmla="*/ 12626 h 411"/>
                            <a:gd name="T40" fmla="*/ 120 w 216"/>
                            <a:gd name="T41" fmla="*/ 12641 h 411"/>
                            <a:gd name="T42" fmla="*/ 130 w 216"/>
                            <a:gd name="T43" fmla="*/ 12626 h 411"/>
                            <a:gd name="T44" fmla="*/ 139 w 216"/>
                            <a:gd name="T45" fmla="*/ 12617 h 411"/>
                            <a:gd name="T46" fmla="*/ 154 w 216"/>
                            <a:gd name="T47" fmla="*/ 12605 h 411"/>
                            <a:gd name="T48" fmla="*/ 175 w 216"/>
                            <a:gd name="T49" fmla="*/ 12590 h 411"/>
                            <a:gd name="T50" fmla="*/ 216 w 216"/>
                            <a:gd name="T51" fmla="*/ 12562 h 411"/>
                            <a:gd name="T52" fmla="*/ 216 w 216"/>
                            <a:gd name="T53" fmla="*/ 12617 h 411"/>
                            <a:gd name="T54" fmla="*/ 171 w 216"/>
                            <a:gd name="T55" fmla="*/ 12650 h 411"/>
                            <a:gd name="T56" fmla="*/ 149 w 216"/>
                            <a:gd name="T57" fmla="*/ 12667 h 411"/>
                            <a:gd name="T58" fmla="*/ 137 w 216"/>
                            <a:gd name="T59" fmla="*/ 12674 h 411"/>
                            <a:gd name="T60" fmla="*/ 132 w 216"/>
                            <a:gd name="T61" fmla="*/ 12682 h 411"/>
                            <a:gd name="T62" fmla="*/ 130 w 216"/>
                            <a:gd name="T63" fmla="*/ 12689 h 411"/>
                            <a:gd name="T64" fmla="*/ 127 w 216"/>
                            <a:gd name="T65" fmla="*/ 12698 h 411"/>
                            <a:gd name="T66" fmla="*/ 127 w 216"/>
                            <a:gd name="T67" fmla="*/ 12713 h 411"/>
                            <a:gd name="T68" fmla="*/ 127 w 216"/>
                            <a:gd name="T69" fmla="*/ 12722 h 411"/>
                            <a:gd name="T70" fmla="*/ 216 w 216"/>
                            <a:gd name="T71" fmla="*/ 12722 h 411"/>
                            <a:gd name="T72" fmla="*/ 216 w 216"/>
                            <a:gd name="T73" fmla="*/ 12768 h 411"/>
                            <a:gd name="T74" fmla="*/ 91 w 216"/>
                            <a:gd name="T75" fmla="*/ 12722 h 411"/>
                            <a:gd name="T76" fmla="*/ 91 w 216"/>
                            <a:gd name="T77" fmla="*/ 12689 h 411"/>
                            <a:gd name="T78" fmla="*/ 91 w 216"/>
                            <a:gd name="T79" fmla="*/ 12660 h 411"/>
                            <a:gd name="T80" fmla="*/ 89 w 216"/>
                            <a:gd name="T81" fmla="*/ 12646 h 411"/>
                            <a:gd name="T82" fmla="*/ 87 w 216"/>
                            <a:gd name="T83" fmla="*/ 12638 h 411"/>
                            <a:gd name="T84" fmla="*/ 79 w 216"/>
                            <a:gd name="T85" fmla="*/ 12634 h 411"/>
                            <a:gd name="T86" fmla="*/ 72 w 216"/>
                            <a:gd name="T87" fmla="*/ 12629 h 411"/>
                            <a:gd name="T88" fmla="*/ 63 w 216"/>
                            <a:gd name="T89" fmla="*/ 12629 h 411"/>
                            <a:gd name="T90" fmla="*/ 53 w 216"/>
                            <a:gd name="T91" fmla="*/ 12629 h 411"/>
                            <a:gd name="T92" fmla="*/ 46 w 216"/>
                            <a:gd name="T93" fmla="*/ 12634 h 411"/>
                            <a:gd name="T94" fmla="*/ 41 w 216"/>
                            <a:gd name="T95" fmla="*/ 12643 h 411"/>
                            <a:gd name="T96" fmla="*/ 39 w 216"/>
                            <a:gd name="T97" fmla="*/ 12653 h 411"/>
                            <a:gd name="T98" fmla="*/ 36 w 216"/>
                            <a:gd name="T99" fmla="*/ 12662 h 411"/>
                            <a:gd name="T100" fmla="*/ 36 w 216"/>
                            <a:gd name="T101" fmla="*/ 12686 h 411"/>
                            <a:gd name="T102" fmla="*/ 36 w 216"/>
                            <a:gd name="T103" fmla="*/ 12722 h 411"/>
                            <a:gd name="T104" fmla="*/ 91 w 216"/>
                            <a:gd name="T105" fmla="*/ 12722 h 411"/>
                            <a:gd name="T106" fmla="*/ 216 w 216"/>
                            <a:gd name="T107" fmla="*/ 12487 h 411"/>
                            <a:gd name="T108" fmla="*/ 125 w 216"/>
                            <a:gd name="T109" fmla="*/ 12487 h 411"/>
                            <a:gd name="T110" fmla="*/ 0 w 216"/>
                            <a:gd name="T111" fmla="*/ 12574 h 411"/>
                            <a:gd name="T112" fmla="*/ 0 w 216"/>
                            <a:gd name="T113" fmla="*/ 12518 h 411"/>
                            <a:gd name="T114" fmla="*/ 87 w 216"/>
                            <a:gd name="T115" fmla="*/ 12463 h 411"/>
                            <a:gd name="T116" fmla="*/ 0 w 216"/>
                            <a:gd name="T117" fmla="*/ 12410 h 411"/>
                            <a:gd name="T118" fmla="*/ 0 w 216"/>
                            <a:gd name="T119" fmla="*/ 12358 h 411"/>
                            <a:gd name="T120" fmla="*/ 125 w 216"/>
                            <a:gd name="T121" fmla="*/ 12442 h 411"/>
                            <a:gd name="T122" fmla="*/ 216 w 216"/>
                            <a:gd name="T123" fmla="*/ 12442 h 411"/>
                            <a:gd name="T124" fmla="*/ 216 w 216"/>
                            <a:gd name="T125" fmla="*/ 12487 h 411"/>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 name="T186" fmla="*/ 0 60000 65536"/>
                            <a:gd name="T187" fmla="*/ 0 60000 65536"/>
                            <a:gd name="T188" fmla="*/ 0 60000 65536"/>
                          </a:gdLst>
                          <a:ahLst/>
                          <a:cxnLst>
                            <a:cxn ang="T126">
                              <a:pos x="T0" y="T1"/>
                            </a:cxn>
                            <a:cxn ang="T127">
                              <a:pos x="T2" y="T3"/>
                            </a:cxn>
                            <a:cxn ang="T128">
                              <a:pos x="T4" y="T5"/>
                            </a:cxn>
                            <a:cxn ang="T129">
                              <a:pos x="T6" y="T7"/>
                            </a:cxn>
                            <a:cxn ang="T130">
                              <a:pos x="T8" y="T9"/>
                            </a:cxn>
                            <a:cxn ang="T131">
                              <a:pos x="T10" y="T11"/>
                            </a:cxn>
                            <a:cxn ang="T132">
                              <a:pos x="T12" y="T13"/>
                            </a:cxn>
                            <a:cxn ang="T133">
                              <a:pos x="T14" y="T15"/>
                            </a:cxn>
                            <a:cxn ang="T134">
                              <a:pos x="T16" y="T17"/>
                            </a:cxn>
                            <a:cxn ang="T135">
                              <a:pos x="T18" y="T19"/>
                            </a:cxn>
                            <a:cxn ang="T136">
                              <a:pos x="T20" y="T21"/>
                            </a:cxn>
                            <a:cxn ang="T137">
                              <a:pos x="T22" y="T23"/>
                            </a:cxn>
                            <a:cxn ang="T138">
                              <a:pos x="T24" y="T25"/>
                            </a:cxn>
                            <a:cxn ang="T139">
                              <a:pos x="T26" y="T27"/>
                            </a:cxn>
                            <a:cxn ang="T140">
                              <a:pos x="T28" y="T29"/>
                            </a:cxn>
                            <a:cxn ang="T141">
                              <a:pos x="T30" y="T31"/>
                            </a:cxn>
                            <a:cxn ang="T142">
                              <a:pos x="T32" y="T33"/>
                            </a:cxn>
                            <a:cxn ang="T143">
                              <a:pos x="T34" y="T35"/>
                            </a:cxn>
                            <a:cxn ang="T144">
                              <a:pos x="T36" y="T37"/>
                            </a:cxn>
                            <a:cxn ang="T145">
                              <a:pos x="T38" y="T39"/>
                            </a:cxn>
                            <a:cxn ang="T146">
                              <a:pos x="T40" y="T41"/>
                            </a:cxn>
                            <a:cxn ang="T147">
                              <a:pos x="T42" y="T43"/>
                            </a:cxn>
                            <a:cxn ang="T148">
                              <a:pos x="T44" y="T45"/>
                            </a:cxn>
                            <a:cxn ang="T149">
                              <a:pos x="T46" y="T47"/>
                            </a:cxn>
                            <a:cxn ang="T150">
                              <a:pos x="T48" y="T49"/>
                            </a:cxn>
                            <a:cxn ang="T151">
                              <a:pos x="T50" y="T51"/>
                            </a:cxn>
                            <a:cxn ang="T152">
                              <a:pos x="T52" y="T53"/>
                            </a:cxn>
                            <a:cxn ang="T153">
                              <a:pos x="T54" y="T55"/>
                            </a:cxn>
                            <a:cxn ang="T154">
                              <a:pos x="T56" y="T57"/>
                            </a:cxn>
                            <a:cxn ang="T155">
                              <a:pos x="T58" y="T59"/>
                            </a:cxn>
                            <a:cxn ang="T156">
                              <a:pos x="T60" y="T61"/>
                            </a:cxn>
                            <a:cxn ang="T157">
                              <a:pos x="T62" y="T63"/>
                            </a:cxn>
                            <a:cxn ang="T158">
                              <a:pos x="T64" y="T65"/>
                            </a:cxn>
                            <a:cxn ang="T159">
                              <a:pos x="T66" y="T67"/>
                            </a:cxn>
                            <a:cxn ang="T160">
                              <a:pos x="T68" y="T69"/>
                            </a:cxn>
                            <a:cxn ang="T161">
                              <a:pos x="T70" y="T71"/>
                            </a:cxn>
                            <a:cxn ang="T162">
                              <a:pos x="T72" y="T73"/>
                            </a:cxn>
                            <a:cxn ang="T163">
                              <a:pos x="T74" y="T75"/>
                            </a:cxn>
                            <a:cxn ang="T164">
                              <a:pos x="T76" y="T77"/>
                            </a:cxn>
                            <a:cxn ang="T165">
                              <a:pos x="T78" y="T79"/>
                            </a:cxn>
                            <a:cxn ang="T166">
                              <a:pos x="T80" y="T81"/>
                            </a:cxn>
                            <a:cxn ang="T167">
                              <a:pos x="T82" y="T83"/>
                            </a:cxn>
                            <a:cxn ang="T168">
                              <a:pos x="T84" y="T85"/>
                            </a:cxn>
                            <a:cxn ang="T169">
                              <a:pos x="T86" y="T87"/>
                            </a:cxn>
                            <a:cxn ang="T170">
                              <a:pos x="T88" y="T89"/>
                            </a:cxn>
                            <a:cxn ang="T171">
                              <a:pos x="T90" y="T91"/>
                            </a:cxn>
                            <a:cxn ang="T172">
                              <a:pos x="T92" y="T93"/>
                            </a:cxn>
                            <a:cxn ang="T173">
                              <a:pos x="T94" y="T95"/>
                            </a:cxn>
                            <a:cxn ang="T174">
                              <a:pos x="T96" y="T97"/>
                            </a:cxn>
                            <a:cxn ang="T175">
                              <a:pos x="T98" y="T99"/>
                            </a:cxn>
                            <a:cxn ang="T176">
                              <a:pos x="T100" y="T101"/>
                            </a:cxn>
                            <a:cxn ang="T177">
                              <a:pos x="T102" y="T103"/>
                            </a:cxn>
                            <a:cxn ang="T178">
                              <a:pos x="T104" y="T105"/>
                            </a:cxn>
                            <a:cxn ang="T179">
                              <a:pos x="T106" y="T107"/>
                            </a:cxn>
                            <a:cxn ang="T180">
                              <a:pos x="T108" y="T109"/>
                            </a:cxn>
                            <a:cxn ang="T181">
                              <a:pos x="T110" y="T111"/>
                            </a:cxn>
                            <a:cxn ang="T182">
                              <a:pos x="T112" y="T113"/>
                            </a:cxn>
                            <a:cxn ang="T183">
                              <a:pos x="T114" y="T115"/>
                            </a:cxn>
                            <a:cxn ang="T184">
                              <a:pos x="T116" y="T117"/>
                            </a:cxn>
                            <a:cxn ang="T185">
                              <a:pos x="T118" y="T119"/>
                            </a:cxn>
                            <a:cxn ang="T186">
                              <a:pos x="T120" y="T121"/>
                            </a:cxn>
                            <a:cxn ang="T187">
                              <a:pos x="T122" y="T123"/>
                            </a:cxn>
                            <a:cxn ang="T188">
                              <a:pos x="T124" y="T125"/>
                            </a:cxn>
                          </a:cxnLst>
                          <a:rect l="0" t="0" r="r" b="b"/>
                          <a:pathLst>
                            <a:path w="216" h="411">
                              <a:moveTo>
                                <a:pt x="216" y="-588"/>
                              </a:moveTo>
                              <a:lnTo>
                                <a:pt x="0" y="-588"/>
                              </a:lnTo>
                              <a:lnTo>
                                <a:pt x="0" y="-684"/>
                              </a:lnTo>
                              <a:lnTo>
                                <a:pt x="3" y="-718"/>
                              </a:lnTo>
                              <a:lnTo>
                                <a:pt x="5" y="-739"/>
                              </a:lnTo>
                              <a:lnTo>
                                <a:pt x="10" y="-746"/>
                              </a:lnTo>
                              <a:lnTo>
                                <a:pt x="15" y="-754"/>
                              </a:lnTo>
                              <a:lnTo>
                                <a:pt x="19" y="-761"/>
                              </a:lnTo>
                              <a:lnTo>
                                <a:pt x="27" y="-766"/>
                              </a:lnTo>
                              <a:lnTo>
                                <a:pt x="34" y="-770"/>
                              </a:lnTo>
                              <a:lnTo>
                                <a:pt x="43" y="-773"/>
                              </a:lnTo>
                              <a:lnTo>
                                <a:pt x="51" y="-775"/>
                              </a:lnTo>
                              <a:lnTo>
                                <a:pt x="60" y="-775"/>
                              </a:lnTo>
                              <a:lnTo>
                                <a:pt x="72" y="-775"/>
                              </a:lnTo>
                              <a:lnTo>
                                <a:pt x="84" y="-773"/>
                              </a:lnTo>
                              <a:lnTo>
                                <a:pt x="94" y="-768"/>
                              </a:lnTo>
                              <a:lnTo>
                                <a:pt x="101" y="-761"/>
                              </a:lnTo>
                              <a:lnTo>
                                <a:pt x="108" y="-751"/>
                              </a:lnTo>
                              <a:lnTo>
                                <a:pt x="115" y="-742"/>
                              </a:lnTo>
                              <a:lnTo>
                                <a:pt x="118" y="-730"/>
                              </a:lnTo>
                              <a:lnTo>
                                <a:pt x="120" y="-715"/>
                              </a:lnTo>
                              <a:lnTo>
                                <a:pt x="130" y="-730"/>
                              </a:lnTo>
                              <a:lnTo>
                                <a:pt x="139" y="-739"/>
                              </a:lnTo>
                              <a:lnTo>
                                <a:pt x="154" y="-751"/>
                              </a:lnTo>
                              <a:lnTo>
                                <a:pt x="175" y="-766"/>
                              </a:lnTo>
                              <a:lnTo>
                                <a:pt x="216" y="-794"/>
                              </a:lnTo>
                              <a:lnTo>
                                <a:pt x="216" y="-739"/>
                              </a:lnTo>
                              <a:lnTo>
                                <a:pt x="171" y="-706"/>
                              </a:lnTo>
                              <a:lnTo>
                                <a:pt x="149" y="-689"/>
                              </a:lnTo>
                              <a:lnTo>
                                <a:pt x="137" y="-682"/>
                              </a:lnTo>
                              <a:lnTo>
                                <a:pt x="132" y="-674"/>
                              </a:lnTo>
                              <a:lnTo>
                                <a:pt x="130" y="-667"/>
                              </a:lnTo>
                              <a:lnTo>
                                <a:pt x="127" y="-658"/>
                              </a:lnTo>
                              <a:lnTo>
                                <a:pt x="127" y="-643"/>
                              </a:lnTo>
                              <a:lnTo>
                                <a:pt x="127" y="-634"/>
                              </a:lnTo>
                              <a:lnTo>
                                <a:pt x="216" y="-634"/>
                              </a:lnTo>
                              <a:lnTo>
                                <a:pt x="216" y="-588"/>
                              </a:lnTo>
                              <a:moveTo>
                                <a:pt x="91" y="-634"/>
                              </a:moveTo>
                              <a:lnTo>
                                <a:pt x="91" y="-667"/>
                              </a:lnTo>
                              <a:lnTo>
                                <a:pt x="91" y="-696"/>
                              </a:lnTo>
                              <a:lnTo>
                                <a:pt x="89" y="-710"/>
                              </a:lnTo>
                              <a:lnTo>
                                <a:pt x="87" y="-718"/>
                              </a:lnTo>
                              <a:lnTo>
                                <a:pt x="79" y="-722"/>
                              </a:lnTo>
                              <a:lnTo>
                                <a:pt x="72" y="-727"/>
                              </a:lnTo>
                              <a:lnTo>
                                <a:pt x="63" y="-727"/>
                              </a:lnTo>
                              <a:lnTo>
                                <a:pt x="53" y="-727"/>
                              </a:lnTo>
                              <a:lnTo>
                                <a:pt x="46" y="-722"/>
                              </a:lnTo>
                              <a:lnTo>
                                <a:pt x="41" y="-713"/>
                              </a:lnTo>
                              <a:lnTo>
                                <a:pt x="39" y="-703"/>
                              </a:lnTo>
                              <a:lnTo>
                                <a:pt x="36" y="-694"/>
                              </a:lnTo>
                              <a:lnTo>
                                <a:pt x="36" y="-670"/>
                              </a:lnTo>
                              <a:lnTo>
                                <a:pt x="36" y="-634"/>
                              </a:lnTo>
                              <a:lnTo>
                                <a:pt x="91" y="-634"/>
                              </a:lnTo>
                              <a:moveTo>
                                <a:pt x="216" y="-869"/>
                              </a:moveTo>
                              <a:lnTo>
                                <a:pt x="125" y="-869"/>
                              </a:lnTo>
                              <a:lnTo>
                                <a:pt x="0" y="-782"/>
                              </a:lnTo>
                              <a:lnTo>
                                <a:pt x="0" y="-838"/>
                              </a:lnTo>
                              <a:lnTo>
                                <a:pt x="87" y="-893"/>
                              </a:lnTo>
                              <a:lnTo>
                                <a:pt x="0" y="-946"/>
                              </a:lnTo>
                              <a:lnTo>
                                <a:pt x="0" y="-998"/>
                              </a:lnTo>
                              <a:lnTo>
                                <a:pt x="125" y="-914"/>
                              </a:lnTo>
                              <a:lnTo>
                                <a:pt x="216" y="-914"/>
                              </a:lnTo>
                              <a:lnTo>
                                <a:pt x="216" y="-869"/>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483566E0" id="Group 2534" o:spid="_x0000_s1026" style="position:absolute;margin-left:574.5pt;margin-top:617.8pt;width:10.95pt;height:20.65pt;z-index:-251646976;mso-position-horizontal-relative:page;mso-position-vertical-relative:page" coordorigin="11490,12356" coordsize="219,4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">
              <o:lock v:ext="edit" aspectratio="t"/>
              <v:shape id="AutoShape 2536" o:spid="_x0000_s1027" style="position:absolute;left:11491;top:12357;width:216;height:411;visibility:visible;mso-wrap-style:square;v-text-anchor:top" coordsize="21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" path="m216,204r-41,28l154,247r-15,12l130,268r-10,15l118,271r,-3l115,256,101,237r-7,-7l91,229r,73l91,364r-55,l36,304r5,-19l46,276r7,-5l72,271r15,9l89,288r2,14l91,229r-7,-4l72,223r-21,l43,225r-9,3l19,237,5,259,3,280,,314r,96l216,410r,-46l127,364r,-24l130,331r2,-7l137,316r12,-7l171,292r13,-9l216,259r,-55m216,84r-91,l,,,52r87,53l,160r,56l125,129r91,l216,84e" fillcolor="#f48534" stroked="f">
                <v:fill opacity="26214f"/>
                <v:path o:connecttype="custom" o:connectlocs="216,12562;175,12590;154,12605;139,12617;130,12626;120,12641;118,12629;118,12626;115,12614;101,12595;94,12588;91,12587;91,12660;91,12722;36,12722;36,12662;41,12643;46,12634;53,12629;72,12629;87,12638;89,12646;91,12660;91,12587;84,12583;72,12581;51,12581;43,12583;34,12586;19,12595;5,12617;3,12638;0,12672;0,12768;216,12768;216,12722;127,12722;127,12698;130,12689;132,12682;137,12674;149,12667;171,12650;184,12641;216,12617;216,12562;216,12442;125,12442;0,12358;0,12410;87,12463;0,12518;0,12574;125,12487;216,12487;216,12442" o:connectangles="0,0,0,0,0,0,0,0,0,0,0,0,0,0,0,0,0,0,0,0,0,0,0,0,0,0,0,0,0,0,0,0,0,0,0,0,0,0,0,0,0,0,0,0,0,0,0,0,0,0,0,0,0,0,0,0"/>
                <o:lock v:ext="edit" aspectratio="t"/>
              </v:shape>
              <v:shape id="AutoShape 2535" o:spid="_x0000_s1028" style="position:absolute;left:11491;top:13356;width:216;height:411;visibility:visible;mso-wrap-style:square;v-text-anchor:top" coordsize="21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" path="m216,-588l,-588r,-96l3,-718r2,-21l10,-746r5,-8l19,-761r8,-5l34,-770r9,-3l51,-775r9,l72,-775r12,2l94,-768r7,7l108,-751r7,9l118,-730r2,15l130,-730r9,-9l154,-751r21,-15l216,-794r,55l171,-706r-22,17l137,-682r-5,8l130,-667r-3,9l127,-643r,9l216,-634r,46m91,-634r,-33l91,-696r-2,-14l87,-718r-8,-4l72,-727r-9,l53,-727r-7,5l41,-713r-2,10l36,-694r,24l36,-634r55,m216,-869r-91,l,-782r,-56l87,-893,,-946r,-52l125,-914r91,l216,-869e" filled="f" strokecolor="#f48534" strokeweight=".12pt">
                <v:path o:connecttype="custom" o:connectlocs="216,12768;0,12768;0,12672;3,12638;5,12617;10,12610;15,12602;19,12595;27,12590;34,12586;43,12583;51,12581;60,12581;72,12581;84,12583;94,12588;101,12595;108,12605;115,12614;118,12626;120,12641;130,12626;139,12617;154,12605;175,12590;216,12562;216,12617;171,12650;149,12667;137,12674;132,12682;130,12689;127,12698;127,12713;127,12722;216,12722;216,12768;91,12722;91,12689;91,12660;89,12646;87,12638;79,12634;72,12629;63,12629;53,12629;46,12634;41,12643;39,12653;36,12662;36,12686;36,12722;91,12722;216,12487;125,12487;0,12574;0,12518;87,12463;0,12410;0,12358;125,12442;216,12442;216,12487" o:connectangles="0,0,0,0,0,0,0,0,0,0,0,0,0,0,0,0,0,0,0,0,0,0,0,0,0,0,0,0,0,0,0,0,0,0,0,0,0,0,0,0,0,0,0,0,0,0,0,0,0,0,0,0,0,0,0,0,0,0,0,0,0,0,0"/>
                <o:lock v:ext="edit" aspectratio="t"/>
              </v:shape>
              <w10:wrap anchorx="page" anchory="page"/>
            </v:group>
          </w:pict>
        </mc:Fallback>
      </mc:AlternateContent>
    </w:r>
    <w:r>
      <w:rPr>
        <w:noProof/>
        <w:lang w:val="en-US"/>
      </w:rPr>
      <w:drawing>
        <wp:anchor distT="0" distB="0" distL="0" distR="0" simplePos="0" relativeHeight="251670528" behindDoc="1" locked="0" layoutInCell="1" allowOverlap="1" wp14:anchorId="36650911" wp14:editId="5D19A6E4">
          <wp:simplePos x="0" y="0"/>
          <wp:positionH relativeFrom="page">
            <wp:posOffset>7293864</wp:posOffset>
          </wp:positionH>
          <wp:positionV relativeFrom="page">
            <wp:posOffset>7635239</wp:posOffset>
          </wp:positionV>
          <wp:extent cx="143256" cy="146303"/>
          <wp:effectExtent l="0" t="0" r="0" b="0"/>
          <wp:wrapNone/>
          <wp:docPr id="2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age1.png"/>
                  <pic:cNvPicPr/>
                </pic:nvPicPr>
                <pic:blipFill>
                  <a:blip r:embed="rId1" cstate="print"/>
                  <a:stretch>
                    <a:fillRect/>
                  </a:stretch>
                </pic:blipFill>
                <pic:spPr>
                  <a:xfrm>
                    <a:off x="0" y="0"/>
                    <a:ext cx="143256" cy="146303"/>
                  </a:xfrm>
                  <a:prstGeom prst="rect">
                    <a:avLst/>
                  </a:prstGeom>
                </pic:spPr>
              </pic:pic>
            </a:graphicData>
          </a:graphic>
        </wp:anchor>
      </w:drawing>
    </w:r>
    <w:r>
      <w:rPr>
        <w:noProof/>
        <w:lang w:val="en-US"/>
      </w:rPr>
      <mc:AlternateContent>
        <mc:Choice Requires="wps">
          <w:drawing>
            <wp:anchor distT="0" distB="0" distL="114300" distR="114300" simplePos="0" relativeHeight="251671552" behindDoc="1" locked="0" layoutInCell="1" allowOverlap="1" wp14:anchorId="3C24713D" wp14:editId="5D190707">
              <wp:simplePos x="0" y="0"/>
              <wp:positionH relativeFrom="page">
                <wp:posOffset>6342380</wp:posOffset>
              </wp:positionH>
              <wp:positionV relativeFrom="page">
                <wp:posOffset>9940290</wp:posOffset>
              </wp:positionV>
              <wp:extent cx="153670" cy="165735"/>
              <wp:effectExtent l="0" t="0" r="0" b="0"/>
              <wp:wrapNone/>
              <wp:docPr id="2" name="Text Box 253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EditPoints="1" noChangeArrowheads="1" noChangeShapeType="1" noTextEdit="1"/>
                    </wps:cNvSpPr>
                    <wps:spPr bwMode="auto">
                      <a:xfrm>
                        <a:off x="0" y="0"/>
                        <a:ext cx="15367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15CAC" w:rsidRDefault="00015CAC">
                          <w:pPr>
                            <w:spacing w:before="10"/>
                            <w:ind w:left="20"/>
                            <w:rPr>
                              <w:sz w:val="20"/>
                            </w:rPr>
                          </w:pPr>
                          <w:r>
                            <w:rPr>
                              <w:sz w:val="20"/>
                            </w:rPr>
                            <w:t>5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533" o:spid="_x0000_s1026" type="#_x0000_t202" style="position:absolute;margin-left:499.4pt;margin-top:782.7pt;width:12.1pt;height:13.05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" filled="f" stroked="f">
              <o:lock v:ext="edit" aspectratio="t" verticies="t" text="t" shapetype="t"/>
              <v:textbox inset="0,0,0,0">
                <w:txbxContent>
                  <w:p w:rsidR="00015CAC" w:rsidRDefault="00015CAC">
                    <w:pPr>
                      <w:spacing w:before="10"/>
                      <w:ind w:left="20"/>
                      <w:rPr>
                        <w:sz w:val="20"/>
                      </w:rPr>
                    </w:pPr>
                    <w:r>
                      <w:rPr>
                        <w:sz w:val="20"/>
                      </w:rPr>
                      <w:t>58</w:t>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5CAC" w:rsidRPr="00CA1223" w:rsidRDefault="00015CAC" w:rsidP="00015CAC">
    <w:pPr>
      <w:pStyle w:val="Footer"/>
      <w:framePr w:wrap="none" w:vAnchor="text" w:hAnchor="page" w:x="5783" w:y="-592"/>
      <w:rPr>
        <w:rStyle w:val="PageNumber"/>
        <w:sz w:val="20"/>
        <w:szCs w:val="20"/>
      </w:rPr>
    </w:pPr>
  </w:p>
  <w:p w:rsidR="00015CAC" w:rsidRDefault="00015CAC" w:rsidP="00015CAC">
    <w:pPr>
      <w:pStyle w:val="BodyText"/>
      <w:spacing w:line="14" w:lineRule="auto"/>
      <w:ind w:right="360"/>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22DE" w:rsidRDefault="004322DE">
      <w:r>
        <w:separator/>
      </w:r>
    </w:p>
  </w:footnote>
  <w:footnote w:type="continuationSeparator" w:id="0">
    <w:p w:rsidR="004322DE" w:rsidRDefault="004322D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D"/>
    <w:multiLevelType w:val="hybridMultilevel"/>
    <w:tmpl w:val="EACC5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A21B93"/>
    <w:multiLevelType w:val="hybridMultilevel"/>
    <w:tmpl w:val="F3B401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742A7E"/>
    <w:multiLevelType w:val="hybridMultilevel"/>
    <w:tmpl w:val="00365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2A40F7"/>
    <w:multiLevelType w:val="hybridMultilevel"/>
    <w:tmpl w:val="E776566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AA348F3"/>
    <w:multiLevelType w:val="hybridMultilevel"/>
    <w:tmpl w:val="BA10A2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2A78B1"/>
    <w:multiLevelType w:val="hybridMultilevel"/>
    <w:tmpl w:val="02F033F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B3E45E1"/>
    <w:multiLevelType w:val="hybridMultilevel"/>
    <w:tmpl w:val="31980C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E968C3"/>
    <w:multiLevelType w:val="hybridMultilevel"/>
    <w:tmpl w:val="1AFEDF70"/>
    <w:lvl w:ilvl="0" w:tplc="6A9C5E10">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B825D74"/>
    <w:multiLevelType w:val="hybridMultilevel"/>
    <w:tmpl w:val="55CE3184"/>
    <w:lvl w:ilvl="0" w:tplc="6B3AFA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D87CAE"/>
    <w:multiLevelType w:val="hybridMultilevel"/>
    <w:tmpl w:val="B77829F6"/>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0">
    <w:nsid w:val="3DA94A9E"/>
    <w:multiLevelType w:val="hybridMultilevel"/>
    <w:tmpl w:val="A978CA3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56095C5D"/>
    <w:multiLevelType w:val="hybridMultilevel"/>
    <w:tmpl w:val="552CF3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BDE1B25"/>
    <w:multiLevelType w:val="hybridMultilevel"/>
    <w:tmpl w:val="FCBC5EB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715D543F"/>
    <w:multiLevelType w:val="hybridMultilevel"/>
    <w:tmpl w:val="55BA3A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8"/>
  </w:num>
  <w:num w:numId="4">
    <w:abstractNumId w:val="3"/>
  </w:num>
  <w:num w:numId="5">
    <w:abstractNumId w:val="5"/>
  </w:num>
  <w:num w:numId="6">
    <w:abstractNumId w:val="10"/>
  </w:num>
  <w:num w:numId="7">
    <w:abstractNumId w:val="12"/>
  </w:num>
  <w:num w:numId="8">
    <w:abstractNumId w:val="13"/>
  </w:num>
  <w:num w:numId="9">
    <w:abstractNumId w:val="11"/>
  </w:num>
  <w:num w:numId="10">
    <w:abstractNumId w:val="9"/>
  </w:num>
  <w:num w:numId="11">
    <w:abstractNumId w:val="4"/>
  </w:num>
  <w:num w:numId="12">
    <w:abstractNumId w:val="2"/>
  </w:num>
  <w:num w:numId="13">
    <w:abstractNumId w:val="7"/>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14F8"/>
    <w:rsid w:val="00015CAC"/>
    <w:rsid w:val="00026792"/>
    <w:rsid w:val="000C03D3"/>
    <w:rsid w:val="000E0360"/>
    <w:rsid w:val="0012487C"/>
    <w:rsid w:val="00124D51"/>
    <w:rsid w:val="00133FE3"/>
    <w:rsid w:val="001367C2"/>
    <w:rsid w:val="001977D5"/>
    <w:rsid w:val="001C4AB0"/>
    <w:rsid w:val="001D0785"/>
    <w:rsid w:val="002238EC"/>
    <w:rsid w:val="002351BA"/>
    <w:rsid w:val="00251F76"/>
    <w:rsid w:val="002809D5"/>
    <w:rsid w:val="002E04A7"/>
    <w:rsid w:val="00374A46"/>
    <w:rsid w:val="004322DE"/>
    <w:rsid w:val="00443385"/>
    <w:rsid w:val="00445025"/>
    <w:rsid w:val="00455142"/>
    <w:rsid w:val="004F3E21"/>
    <w:rsid w:val="005169FE"/>
    <w:rsid w:val="005B2F29"/>
    <w:rsid w:val="00616722"/>
    <w:rsid w:val="00643870"/>
    <w:rsid w:val="00676284"/>
    <w:rsid w:val="006A3169"/>
    <w:rsid w:val="00744F54"/>
    <w:rsid w:val="007E5BCC"/>
    <w:rsid w:val="008D4685"/>
    <w:rsid w:val="00A01813"/>
    <w:rsid w:val="00AB16A9"/>
    <w:rsid w:val="00BA470A"/>
    <w:rsid w:val="00BF3B5A"/>
    <w:rsid w:val="00BF537F"/>
    <w:rsid w:val="00C64E18"/>
    <w:rsid w:val="00C73B3C"/>
    <w:rsid w:val="00CC7411"/>
    <w:rsid w:val="00D110FA"/>
    <w:rsid w:val="00D13504"/>
    <w:rsid w:val="00D3166C"/>
    <w:rsid w:val="00D56894"/>
    <w:rsid w:val="00D73F77"/>
    <w:rsid w:val="00DE18D4"/>
    <w:rsid w:val="00E014F8"/>
    <w:rsid w:val="00E27C15"/>
    <w:rsid w:val="00E3486F"/>
    <w:rsid w:val="00E66D9A"/>
    <w:rsid w:val="00EA17E3"/>
    <w:rsid w:val="00EA4AF7"/>
    <w:rsid w:val="00F96D69"/>
    <w:rsid w:val="00FB45C6"/>
    <w:rsid w:val="00FC37E2"/>
    <w:rsid w:val="00FF38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14F8"/>
    <w:pPr>
      <w:spacing w:after="0" w:line="240" w:lineRule="auto"/>
    </w:pPr>
    <w:rPr>
      <w:rFonts w:ascii="Times New Roman" w:eastAsia="Times New Roman" w:hAnsi="Times New Roman" w:cs="Times New Roman"/>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Char1,Char Char2"/>
    <w:basedOn w:val="Normal"/>
    <w:link w:val="ListParagraphChar"/>
    <w:uiPriority w:val="34"/>
    <w:qFormat/>
    <w:rsid w:val="00E014F8"/>
    <w:pPr>
      <w:ind w:left="720"/>
      <w:contextualSpacing/>
    </w:pPr>
  </w:style>
  <w:style w:type="character" w:customStyle="1" w:styleId="ListParagraphChar">
    <w:name w:val="List Paragraph Char"/>
    <w:aliases w:val="Body Text Char1 Char,Char Char2 Char"/>
    <w:basedOn w:val="DefaultParagraphFont"/>
    <w:link w:val="ListParagraph"/>
    <w:uiPriority w:val="34"/>
    <w:qFormat/>
    <w:rsid w:val="00E014F8"/>
    <w:rPr>
      <w:rFonts w:ascii="Times New Roman" w:eastAsia="Times New Roman" w:hAnsi="Times New Roman" w:cs="Times New Roman"/>
      <w:sz w:val="24"/>
      <w:szCs w:val="24"/>
      <w:lang w:val="en-ID"/>
    </w:rPr>
  </w:style>
  <w:style w:type="paragraph" w:styleId="BodyText">
    <w:name w:val="Body Text"/>
    <w:basedOn w:val="Normal"/>
    <w:link w:val="BodyTextChar"/>
    <w:uiPriority w:val="1"/>
    <w:qFormat/>
    <w:rsid w:val="00E014F8"/>
    <w:pPr>
      <w:widowControl w:val="0"/>
      <w:autoSpaceDE w:val="0"/>
      <w:autoSpaceDN w:val="0"/>
    </w:pPr>
  </w:style>
  <w:style w:type="character" w:customStyle="1" w:styleId="BodyTextChar">
    <w:name w:val="Body Text Char"/>
    <w:basedOn w:val="DefaultParagraphFont"/>
    <w:link w:val="BodyText"/>
    <w:uiPriority w:val="1"/>
    <w:rsid w:val="00E014F8"/>
    <w:rPr>
      <w:rFonts w:ascii="Times New Roman" w:eastAsia="Times New Roman" w:hAnsi="Times New Roman" w:cs="Times New Roman"/>
      <w:sz w:val="24"/>
      <w:szCs w:val="24"/>
      <w:lang w:val="en-ID"/>
    </w:rPr>
  </w:style>
  <w:style w:type="character" w:styleId="Hyperlink">
    <w:name w:val="Hyperlink"/>
    <w:basedOn w:val="DefaultParagraphFont"/>
    <w:uiPriority w:val="99"/>
    <w:unhideWhenUsed/>
    <w:rsid w:val="00E014F8"/>
    <w:rPr>
      <w:color w:val="0563C1" w:themeColor="hyperlink"/>
      <w:u w:val="single"/>
    </w:rPr>
  </w:style>
  <w:style w:type="paragraph" w:styleId="Footer">
    <w:name w:val="footer"/>
    <w:basedOn w:val="Normal"/>
    <w:link w:val="FooterChar"/>
    <w:uiPriority w:val="99"/>
    <w:unhideWhenUsed/>
    <w:rsid w:val="00E014F8"/>
    <w:pPr>
      <w:tabs>
        <w:tab w:val="center" w:pos="4680"/>
        <w:tab w:val="right" w:pos="9360"/>
      </w:tabs>
    </w:pPr>
  </w:style>
  <w:style w:type="character" w:customStyle="1" w:styleId="FooterChar">
    <w:name w:val="Footer Char"/>
    <w:basedOn w:val="DefaultParagraphFont"/>
    <w:link w:val="Footer"/>
    <w:uiPriority w:val="99"/>
    <w:rsid w:val="00E014F8"/>
    <w:rPr>
      <w:rFonts w:ascii="Times New Roman" w:eastAsia="Times New Roman" w:hAnsi="Times New Roman" w:cs="Times New Roman"/>
      <w:sz w:val="24"/>
      <w:szCs w:val="24"/>
      <w:lang w:val="en-ID"/>
    </w:rPr>
  </w:style>
  <w:style w:type="character" w:styleId="PageNumber">
    <w:name w:val="page number"/>
    <w:basedOn w:val="DefaultParagraphFont"/>
    <w:uiPriority w:val="99"/>
    <w:semiHidden/>
    <w:unhideWhenUsed/>
    <w:rsid w:val="00E014F8"/>
  </w:style>
  <w:style w:type="paragraph" w:styleId="NormalWeb">
    <w:name w:val="Normal (Web)"/>
    <w:basedOn w:val="Normal"/>
    <w:uiPriority w:val="99"/>
    <w:rsid w:val="00E014F8"/>
    <w:pPr>
      <w:spacing w:before="100" w:beforeAutospacing="1" w:after="100" w:afterAutospacing="1"/>
      <w:ind w:left="-187"/>
    </w:pPr>
    <w:rPr>
      <w:lang w:val="en-US"/>
    </w:rPr>
  </w:style>
  <w:style w:type="character" w:customStyle="1" w:styleId="y2iqfc">
    <w:name w:val="y2iqfc"/>
    <w:basedOn w:val="DefaultParagraphFont"/>
    <w:rsid w:val="00455142"/>
  </w:style>
  <w:style w:type="paragraph" w:customStyle="1" w:styleId="Default">
    <w:name w:val="Default"/>
    <w:rsid w:val="00CC7411"/>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CC7411"/>
    <w:rPr>
      <w:rFonts w:ascii="Tahoma" w:hAnsi="Tahoma" w:cs="Tahoma"/>
      <w:sz w:val="16"/>
      <w:szCs w:val="16"/>
    </w:rPr>
  </w:style>
  <w:style w:type="character" w:customStyle="1" w:styleId="BalloonTextChar">
    <w:name w:val="Balloon Text Char"/>
    <w:basedOn w:val="DefaultParagraphFont"/>
    <w:link w:val="BalloonText"/>
    <w:uiPriority w:val="99"/>
    <w:semiHidden/>
    <w:rsid w:val="00CC7411"/>
    <w:rPr>
      <w:rFonts w:ascii="Tahoma" w:eastAsia="Times New Roman" w:hAnsi="Tahoma" w:cs="Tahoma"/>
      <w:sz w:val="16"/>
      <w:szCs w:val="16"/>
      <w:lang w:val="en-ID"/>
    </w:rPr>
  </w:style>
  <w:style w:type="paragraph" w:styleId="Header">
    <w:name w:val="header"/>
    <w:basedOn w:val="Normal"/>
    <w:link w:val="HeaderChar"/>
    <w:uiPriority w:val="99"/>
    <w:unhideWhenUsed/>
    <w:rsid w:val="00CC7411"/>
    <w:pPr>
      <w:tabs>
        <w:tab w:val="center" w:pos="4680"/>
        <w:tab w:val="right" w:pos="9360"/>
      </w:tabs>
    </w:pPr>
  </w:style>
  <w:style w:type="character" w:customStyle="1" w:styleId="HeaderChar">
    <w:name w:val="Header Char"/>
    <w:basedOn w:val="DefaultParagraphFont"/>
    <w:link w:val="Header"/>
    <w:uiPriority w:val="99"/>
    <w:rsid w:val="00CC7411"/>
    <w:rPr>
      <w:rFonts w:ascii="Times New Roman" w:eastAsia="Times New Roman" w:hAnsi="Times New Roman" w:cs="Times New Roman"/>
      <w:sz w:val="24"/>
      <w:szCs w:val="24"/>
      <w:lang w:val="en-ID"/>
    </w:rPr>
  </w:style>
  <w:style w:type="paragraph" w:customStyle="1" w:styleId="ListParagraph1">
    <w:name w:val="List Paragraph1"/>
    <w:basedOn w:val="Normal"/>
    <w:uiPriority w:val="34"/>
    <w:qFormat/>
    <w:rsid w:val="005169FE"/>
    <w:pPr>
      <w:ind w:left="720"/>
      <w:contextualSpacing/>
    </w:pPr>
    <w:rPr>
      <w:rFonts w:asciiTheme="minorHAnsi" w:eastAsiaTheme="minorEastAsia" w:hAnsiTheme="minorHAnsi" w:cstheme="minorBidi"/>
      <w:sz w:val="20"/>
      <w:szCs w:val="20"/>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14F8"/>
    <w:pPr>
      <w:spacing w:after="0" w:line="240" w:lineRule="auto"/>
    </w:pPr>
    <w:rPr>
      <w:rFonts w:ascii="Times New Roman" w:eastAsia="Times New Roman" w:hAnsi="Times New Roman" w:cs="Times New Roman"/>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Char1,Char Char2"/>
    <w:basedOn w:val="Normal"/>
    <w:link w:val="ListParagraphChar"/>
    <w:uiPriority w:val="34"/>
    <w:qFormat/>
    <w:rsid w:val="00E014F8"/>
    <w:pPr>
      <w:ind w:left="720"/>
      <w:contextualSpacing/>
    </w:pPr>
  </w:style>
  <w:style w:type="character" w:customStyle="1" w:styleId="ListParagraphChar">
    <w:name w:val="List Paragraph Char"/>
    <w:aliases w:val="Body Text Char1 Char,Char Char2 Char"/>
    <w:basedOn w:val="DefaultParagraphFont"/>
    <w:link w:val="ListParagraph"/>
    <w:uiPriority w:val="34"/>
    <w:qFormat/>
    <w:rsid w:val="00E014F8"/>
    <w:rPr>
      <w:rFonts w:ascii="Times New Roman" w:eastAsia="Times New Roman" w:hAnsi="Times New Roman" w:cs="Times New Roman"/>
      <w:sz w:val="24"/>
      <w:szCs w:val="24"/>
      <w:lang w:val="en-ID"/>
    </w:rPr>
  </w:style>
  <w:style w:type="paragraph" w:styleId="BodyText">
    <w:name w:val="Body Text"/>
    <w:basedOn w:val="Normal"/>
    <w:link w:val="BodyTextChar"/>
    <w:uiPriority w:val="1"/>
    <w:qFormat/>
    <w:rsid w:val="00E014F8"/>
    <w:pPr>
      <w:widowControl w:val="0"/>
      <w:autoSpaceDE w:val="0"/>
      <w:autoSpaceDN w:val="0"/>
    </w:pPr>
  </w:style>
  <w:style w:type="character" w:customStyle="1" w:styleId="BodyTextChar">
    <w:name w:val="Body Text Char"/>
    <w:basedOn w:val="DefaultParagraphFont"/>
    <w:link w:val="BodyText"/>
    <w:uiPriority w:val="1"/>
    <w:rsid w:val="00E014F8"/>
    <w:rPr>
      <w:rFonts w:ascii="Times New Roman" w:eastAsia="Times New Roman" w:hAnsi="Times New Roman" w:cs="Times New Roman"/>
      <w:sz w:val="24"/>
      <w:szCs w:val="24"/>
      <w:lang w:val="en-ID"/>
    </w:rPr>
  </w:style>
  <w:style w:type="character" w:styleId="Hyperlink">
    <w:name w:val="Hyperlink"/>
    <w:basedOn w:val="DefaultParagraphFont"/>
    <w:uiPriority w:val="99"/>
    <w:unhideWhenUsed/>
    <w:rsid w:val="00E014F8"/>
    <w:rPr>
      <w:color w:val="0563C1" w:themeColor="hyperlink"/>
      <w:u w:val="single"/>
    </w:rPr>
  </w:style>
  <w:style w:type="paragraph" w:styleId="Footer">
    <w:name w:val="footer"/>
    <w:basedOn w:val="Normal"/>
    <w:link w:val="FooterChar"/>
    <w:uiPriority w:val="99"/>
    <w:unhideWhenUsed/>
    <w:rsid w:val="00E014F8"/>
    <w:pPr>
      <w:tabs>
        <w:tab w:val="center" w:pos="4680"/>
        <w:tab w:val="right" w:pos="9360"/>
      </w:tabs>
    </w:pPr>
  </w:style>
  <w:style w:type="character" w:customStyle="1" w:styleId="FooterChar">
    <w:name w:val="Footer Char"/>
    <w:basedOn w:val="DefaultParagraphFont"/>
    <w:link w:val="Footer"/>
    <w:uiPriority w:val="99"/>
    <w:rsid w:val="00E014F8"/>
    <w:rPr>
      <w:rFonts w:ascii="Times New Roman" w:eastAsia="Times New Roman" w:hAnsi="Times New Roman" w:cs="Times New Roman"/>
      <w:sz w:val="24"/>
      <w:szCs w:val="24"/>
      <w:lang w:val="en-ID"/>
    </w:rPr>
  </w:style>
  <w:style w:type="character" w:styleId="PageNumber">
    <w:name w:val="page number"/>
    <w:basedOn w:val="DefaultParagraphFont"/>
    <w:uiPriority w:val="99"/>
    <w:semiHidden/>
    <w:unhideWhenUsed/>
    <w:rsid w:val="00E014F8"/>
  </w:style>
  <w:style w:type="paragraph" w:styleId="NormalWeb">
    <w:name w:val="Normal (Web)"/>
    <w:basedOn w:val="Normal"/>
    <w:uiPriority w:val="99"/>
    <w:rsid w:val="00E014F8"/>
    <w:pPr>
      <w:spacing w:before="100" w:beforeAutospacing="1" w:after="100" w:afterAutospacing="1"/>
      <w:ind w:left="-187"/>
    </w:pPr>
    <w:rPr>
      <w:lang w:val="en-US"/>
    </w:rPr>
  </w:style>
  <w:style w:type="character" w:customStyle="1" w:styleId="y2iqfc">
    <w:name w:val="y2iqfc"/>
    <w:basedOn w:val="DefaultParagraphFont"/>
    <w:rsid w:val="00455142"/>
  </w:style>
  <w:style w:type="paragraph" w:customStyle="1" w:styleId="Default">
    <w:name w:val="Default"/>
    <w:rsid w:val="00CC7411"/>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CC7411"/>
    <w:rPr>
      <w:rFonts w:ascii="Tahoma" w:hAnsi="Tahoma" w:cs="Tahoma"/>
      <w:sz w:val="16"/>
      <w:szCs w:val="16"/>
    </w:rPr>
  </w:style>
  <w:style w:type="character" w:customStyle="1" w:styleId="BalloonTextChar">
    <w:name w:val="Balloon Text Char"/>
    <w:basedOn w:val="DefaultParagraphFont"/>
    <w:link w:val="BalloonText"/>
    <w:uiPriority w:val="99"/>
    <w:semiHidden/>
    <w:rsid w:val="00CC7411"/>
    <w:rPr>
      <w:rFonts w:ascii="Tahoma" w:eastAsia="Times New Roman" w:hAnsi="Tahoma" w:cs="Tahoma"/>
      <w:sz w:val="16"/>
      <w:szCs w:val="16"/>
      <w:lang w:val="en-ID"/>
    </w:rPr>
  </w:style>
  <w:style w:type="paragraph" w:styleId="Header">
    <w:name w:val="header"/>
    <w:basedOn w:val="Normal"/>
    <w:link w:val="HeaderChar"/>
    <w:uiPriority w:val="99"/>
    <w:unhideWhenUsed/>
    <w:rsid w:val="00CC7411"/>
    <w:pPr>
      <w:tabs>
        <w:tab w:val="center" w:pos="4680"/>
        <w:tab w:val="right" w:pos="9360"/>
      </w:tabs>
    </w:pPr>
  </w:style>
  <w:style w:type="character" w:customStyle="1" w:styleId="HeaderChar">
    <w:name w:val="Header Char"/>
    <w:basedOn w:val="DefaultParagraphFont"/>
    <w:link w:val="Header"/>
    <w:uiPriority w:val="99"/>
    <w:rsid w:val="00CC7411"/>
    <w:rPr>
      <w:rFonts w:ascii="Times New Roman" w:eastAsia="Times New Roman" w:hAnsi="Times New Roman" w:cs="Times New Roman"/>
      <w:sz w:val="24"/>
      <w:szCs w:val="24"/>
      <w:lang w:val="en-ID"/>
    </w:rPr>
  </w:style>
  <w:style w:type="paragraph" w:customStyle="1" w:styleId="ListParagraph1">
    <w:name w:val="List Paragraph1"/>
    <w:basedOn w:val="Normal"/>
    <w:uiPriority w:val="34"/>
    <w:qFormat/>
    <w:rsid w:val="005169FE"/>
    <w:pPr>
      <w:ind w:left="720"/>
      <w:contextualSpacing/>
    </w:pPr>
    <w:rPr>
      <w:rFonts w:asciiTheme="minorHAnsi" w:eastAsiaTheme="minorEastAsia" w:hAnsiTheme="minorHAnsi" w:cstheme="minorBidi"/>
      <w:sz w:val="20"/>
      <w:szCs w:val="2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1502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8DA730-7176-4CAA-92D8-8EFA982327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5221</Words>
  <Characters>29760</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49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LY</dc:creator>
  <cp:lastModifiedBy>HP</cp:lastModifiedBy>
  <cp:revision>2</cp:revision>
  <dcterms:created xsi:type="dcterms:W3CDTF">2024-04-30T03:21:00Z</dcterms:created>
  <dcterms:modified xsi:type="dcterms:W3CDTF">2024-04-30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77d000-4bf3-31b6-9c2f-354629f8f4f4</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1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